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1230" w:rsidRPr="001D0C4D" w:rsidRDefault="00FF1764" w:rsidP="007D1230">
      <w:pPr>
        <w:pStyle w:val="Title"/>
        <w:rPr>
          <w:caps/>
          <w:sz w:val="24"/>
          <w:lang w:val="en-GB"/>
        </w:rPr>
      </w:pPr>
      <w:r w:rsidRPr="001D0C4D">
        <w:rPr>
          <w:sz w:val="24"/>
          <w:lang w:val="en-US"/>
        </w:rPr>
        <w:t>PENGARUH MOTIVASI KERJA DAN DISIPLIN KERJA TERHADAP KINERJA GURU DI SMK BUDI UTOMO KOTA LUBUKLINGGAU</w:t>
      </w:r>
    </w:p>
    <w:p w:rsidR="007D1230" w:rsidRPr="001D0C4D" w:rsidRDefault="007D1230" w:rsidP="007D1230">
      <w:pPr>
        <w:jc w:val="center"/>
        <w:rPr>
          <w:sz w:val="22"/>
          <w:szCs w:val="22"/>
          <w:lang w:val="id-ID"/>
        </w:rPr>
      </w:pPr>
    </w:p>
    <w:p w:rsidR="00E87FEE" w:rsidRPr="001D0C4D" w:rsidRDefault="00BA3C38" w:rsidP="00E87FEE">
      <w:pPr>
        <w:jc w:val="center"/>
        <w:rPr>
          <w:b/>
          <w:bCs/>
          <w:vertAlign w:val="superscript"/>
        </w:rPr>
      </w:pPr>
      <w:r w:rsidRPr="001D0C4D">
        <w:rPr>
          <w:b/>
          <w:bCs/>
        </w:rPr>
        <w:t xml:space="preserve">Ragil Al Furqon </w:t>
      </w:r>
      <w:r w:rsidR="00E87FEE" w:rsidRPr="001D0C4D">
        <w:rPr>
          <w:b/>
          <w:bCs/>
          <w:vertAlign w:val="superscript"/>
        </w:rPr>
        <w:t>1</w:t>
      </w:r>
      <w:r w:rsidR="00E87FEE" w:rsidRPr="001D0C4D">
        <w:rPr>
          <w:b/>
          <w:bCs/>
        </w:rPr>
        <w:t xml:space="preserve">, </w:t>
      </w:r>
      <w:r w:rsidRPr="001D0C4D">
        <w:rPr>
          <w:b/>
          <w:bCs/>
        </w:rPr>
        <w:t xml:space="preserve">Muhammad Yusuf </w:t>
      </w:r>
      <w:r w:rsidR="00E87FEE" w:rsidRPr="001D0C4D">
        <w:rPr>
          <w:b/>
          <w:bCs/>
          <w:vertAlign w:val="superscript"/>
        </w:rPr>
        <w:t>2</w:t>
      </w:r>
      <w:r w:rsidR="00E87FEE" w:rsidRPr="001D0C4D">
        <w:rPr>
          <w:b/>
          <w:bCs/>
        </w:rPr>
        <w:t xml:space="preserve">, </w:t>
      </w:r>
      <w:r w:rsidRPr="001D0C4D">
        <w:rPr>
          <w:b/>
          <w:bCs/>
        </w:rPr>
        <w:t xml:space="preserve">Irma Idayati </w:t>
      </w:r>
      <w:r w:rsidR="00E87FEE" w:rsidRPr="001D0C4D">
        <w:rPr>
          <w:b/>
          <w:bCs/>
          <w:vertAlign w:val="superscript"/>
        </w:rPr>
        <w:t>3</w:t>
      </w:r>
    </w:p>
    <w:p w:rsidR="00E87FEE" w:rsidRPr="001D0C4D" w:rsidRDefault="00E87FEE" w:rsidP="00E87FEE">
      <w:pPr>
        <w:jc w:val="center"/>
      </w:pPr>
      <w:r w:rsidRPr="001D0C4D">
        <w:rPr>
          <w:vertAlign w:val="superscript"/>
        </w:rPr>
        <w:t>1</w:t>
      </w:r>
      <w:r w:rsidR="00BA3C38" w:rsidRPr="001D0C4D">
        <w:rPr>
          <w:vertAlign w:val="superscript"/>
        </w:rPr>
        <w:t>,2,3</w:t>
      </w:r>
      <w:r w:rsidRPr="001D0C4D">
        <w:t>Program Studi</w:t>
      </w:r>
      <w:r w:rsidR="00BA3C38" w:rsidRPr="001D0C4D">
        <w:t xml:space="preserve"> Manajemen</w:t>
      </w:r>
      <w:r w:rsidRPr="001D0C4D">
        <w:t>, Universitas Bina Insan, Lubuk</w:t>
      </w:r>
      <w:r w:rsidR="00BA3C38" w:rsidRPr="001D0C4D">
        <w:t>l</w:t>
      </w:r>
      <w:r w:rsidRPr="001D0C4D">
        <w:t>inggau, Indonesia</w:t>
      </w:r>
    </w:p>
    <w:p w:rsidR="00E87FEE" w:rsidRPr="001D0C4D" w:rsidRDefault="00E87FEE" w:rsidP="00E87FEE">
      <w:pPr>
        <w:jc w:val="center"/>
      </w:pPr>
    </w:p>
    <w:p w:rsidR="00E87FEE" w:rsidRPr="001D0C4D" w:rsidRDefault="00E87FEE" w:rsidP="00E87FEE">
      <w:pPr>
        <w:tabs>
          <w:tab w:val="center" w:pos="4960"/>
          <w:tab w:val="left" w:pos="8052"/>
        </w:tabs>
        <w:jc w:val="center"/>
      </w:pPr>
      <w:r w:rsidRPr="001D0C4D">
        <w:rPr>
          <w:b/>
        </w:rPr>
        <w:t>Email:</w:t>
      </w:r>
      <w:r w:rsidRPr="001D0C4D">
        <w:t xml:space="preserve"> </w:t>
      </w:r>
      <w:r w:rsidRPr="001D0C4D">
        <w:rPr>
          <w:vertAlign w:val="superscript"/>
        </w:rPr>
        <w:t>1</w:t>
      </w:r>
      <w:r w:rsidR="00BA3C38" w:rsidRPr="001D0C4D">
        <w:t>218010174</w:t>
      </w:r>
      <w:r w:rsidRPr="001D0C4D">
        <w:t xml:space="preserve">@univbinainsan.ac.id, </w:t>
      </w:r>
      <w:r w:rsidRPr="001D0C4D">
        <w:rPr>
          <w:vertAlign w:val="superscript"/>
        </w:rPr>
        <w:t>2</w:t>
      </w:r>
      <w:r w:rsidR="00BA3C38" w:rsidRPr="001D0C4D">
        <w:t>m</w:t>
      </w:r>
      <w:r w:rsidR="00B10960" w:rsidRPr="001D0C4D">
        <w:t>.</w:t>
      </w:r>
      <w:r w:rsidR="00BA3C38" w:rsidRPr="001D0C4D">
        <w:t>yusuf</w:t>
      </w:r>
      <w:r w:rsidRPr="001D0C4D">
        <w:t>@univbinainsan.ac.id,</w:t>
      </w:r>
      <w:r w:rsidRPr="001D0C4D">
        <w:rPr>
          <w:vertAlign w:val="superscript"/>
        </w:rPr>
        <w:t xml:space="preserve"> 3</w:t>
      </w:r>
      <w:r w:rsidR="00BA3C38" w:rsidRPr="001D0C4D">
        <w:t>irmaidayati</w:t>
      </w:r>
      <w:r w:rsidRPr="001D0C4D">
        <w:t>@univbinainsan.ac.id</w:t>
      </w:r>
    </w:p>
    <w:p w:rsidR="007D1230" w:rsidRPr="001D0C4D" w:rsidRDefault="007D1230" w:rsidP="007D1230">
      <w:pPr>
        <w:jc w:val="center"/>
        <w:rPr>
          <w:sz w:val="22"/>
          <w:szCs w:val="22"/>
          <w:lang w:val="id-ID"/>
        </w:rPr>
      </w:pPr>
    </w:p>
    <w:p w:rsidR="007D1230" w:rsidRPr="001D0C4D" w:rsidRDefault="007D1230" w:rsidP="007D1230">
      <w:pPr>
        <w:jc w:val="center"/>
        <w:rPr>
          <w:b/>
          <w:sz w:val="22"/>
          <w:szCs w:val="22"/>
        </w:rPr>
      </w:pPr>
      <w:r w:rsidRPr="001D0C4D">
        <w:rPr>
          <w:b/>
          <w:bCs/>
          <w:iCs/>
          <w:sz w:val="22"/>
          <w:szCs w:val="22"/>
        </w:rPr>
        <w:t>Abstrak</w:t>
      </w:r>
    </w:p>
    <w:p w:rsidR="00D823FC" w:rsidRPr="001D0C4D" w:rsidRDefault="00D823FC" w:rsidP="00BA3C38">
      <w:pPr>
        <w:ind w:firstLine="709"/>
        <w:jc w:val="both"/>
        <w:rPr>
          <w:sz w:val="22"/>
          <w:szCs w:val="22"/>
        </w:rPr>
      </w:pPr>
      <w:r w:rsidRPr="001D0C4D">
        <w:rPr>
          <w:sz w:val="22"/>
          <w:szCs w:val="22"/>
        </w:rPr>
        <w:t xml:space="preserve">Penelitian ini </w:t>
      </w:r>
      <w:r w:rsidR="00982AEC" w:rsidRPr="001D0C4D">
        <w:rPr>
          <w:sz w:val="22"/>
          <w:szCs w:val="22"/>
        </w:rPr>
        <w:t>termasuk sebagai</w:t>
      </w:r>
      <w:r w:rsidRPr="001D0C4D">
        <w:rPr>
          <w:sz w:val="22"/>
          <w:szCs w:val="22"/>
        </w:rPr>
        <w:t xml:space="preserve"> penelitian kuantitatif </w:t>
      </w:r>
      <w:r w:rsidR="00982AEC" w:rsidRPr="001D0C4D">
        <w:rPr>
          <w:sz w:val="22"/>
          <w:szCs w:val="22"/>
        </w:rPr>
        <w:t>dengan tujuan</w:t>
      </w:r>
      <w:r w:rsidRPr="001D0C4D">
        <w:rPr>
          <w:sz w:val="22"/>
          <w:szCs w:val="22"/>
        </w:rPr>
        <w:t xml:space="preserve"> </w:t>
      </w:r>
      <w:r w:rsidR="008444B8" w:rsidRPr="001D0C4D">
        <w:rPr>
          <w:sz w:val="22"/>
          <w:szCs w:val="22"/>
        </w:rPr>
        <w:t>guna</w:t>
      </w:r>
      <w:r w:rsidRPr="001D0C4D">
        <w:rPr>
          <w:sz w:val="22"/>
          <w:szCs w:val="22"/>
        </w:rPr>
        <w:t xml:space="preserve"> mengetahui motivasi kerja dan disiplin kerja </w:t>
      </w:r>
      <w:r w:rsidR="008444B8" w:rsidRPr="001D0C4D">
        <w:rPr>
          <w:sz w:val="22"/>
          <w:szCs w:val="22"/>
        </w:rPr>
        <w:t>dalam memengaruhi</w:t>
      </w:r>
      <w:r w:rsidRPr="001D0C4D">
        <w:rPr>
          <w:sz w:val="22"/>
          <w:szCs w:val="22"/>
        </w:rPr>
        <w:t xml:space="preserve"> kinerja guru di Sekolah Menengah Kejuruan (SMK) Budi Utomo Kota Lubuklinggau, untuk Fhitung yang di</w:t>
      </w:r>
      <w:r w:rsidR="006F7C61" w:rsidRPr="001D0C4D">
        <w:rPr>
          <w:sz w:val="22"/>
          <w:szCs w:val="22"/>
        </w:rPr>
        <w:t>capai</w:t>
      </w:r>
      <w:r w:rsidRPr="001D0C4D">
        <w:rPr>
          <w:sz w:val="22"/>
          <w:szCs w:val="22"/>
        </w:rPr>
        <w:t xml:space="preserve"> </w:t>
      </w:r>
      <w:r w:rsidR="006F7C61" w:rsidRPr="001D0C4D">
        <w:rPr>
          <w:sz w:val="22"/>
          <w:szCs w:val="22"/>
        </w:rPr>
        <w:t>ialah</w:t>
      </w:r>
      <w:r w:rsidRPr="001D0C4D">
        <w:rPr>
          <w:sz w:val="22"/>
          <w:szCs w:val="22"/>
        </w:rPr>
        <w:t xml:space="preserve"> 165,948 &gt; Ftabel = 2,051 </w:t>
      </w:r>
      <w:r w:rsidR="006F7C61" w:rsidRPr="001D0C4D">
        <w:rPr>
          <w:sz w:val="22"/>
          <w:szCs w:val="22"/>
        </w:rPr>
        <w:t>kemudian</w:t>
      </w:r>
      <w:r w:rsidRPr="001D0C4D">
        <w:rPr>
          <w:sz w:val="22"/>
          <w:szCs w:val="22"/>
        </w:rPr>
        <w:t xml:space="preserve"> tingkat </w:t>
      </w:r>
      <w:r w:rsidR="007C6572" w:rsidRPr="001D0C4D">
        <w:rPr>
          <w:sz w:val="22"/>
          <w:szCs w:val="22"/>
        </w:rPr>
        <w:t>signifikan</w:t>
      </w:r>
      <w:r w:rsidRPr="001D0C4D">
        <w:rPr>
          <w:sz w:val="22"/>
          <w:szCs w:val="22"/>
        </w:rPr>
        <w:t xml:space="preserve"> </w:t>
      </w:r>
      <w:r w:rsidR="008444B8" w:rsidRPr="001D0C4D">
        <w:rPr>
          <w:sz w:val="22"/>
          <w:szCs w:val="22"/>
        </w:rPr>
        <w:t>secara simultan signifikansi, yaitu</w:t>
      </w:r>
      <w:r w:rsidRPr="001D0C4D">
        <w:rPr>
          <w:sz w:val="22"/>
          <w:szCs w:val="22"/>
        </w:rPr>
        <w:t xml:space="preserve"> 0,000 &lt; (α) = 0,05 df = n – k = 31 - 2 – 1 = 28 </w:t>
      </w:r>
      <w:r w:rsidR="008444B8" w:rsidRPr="001D0C4D">
        <w:rPr>
          <w:sz w:val="22"/>
          <w:szCs w:val="22"/>
        </w:rPr>
        <w:t>sejumlah</w:t>
      </w:r>
      <w:r w:rsidRPr="001D0C4D">
        <w:rPr>
          <w:sz w:val="22"/>
          <w:szCs w:val="22"/>
        </w:rPr>
        <w:t xml:space="preserve"> 2,048</w:t>
      </w:r>
      <w:r w:rsidR="008444B8" w:rsidRPr="001D0C4D">
        <w:rPr>
          <w:sz w:val="22"/>
          <w:szCs w:val="22"/>
        </w:rPr>
        <w:t>, maka</w:t>
      </w:r>
      <w:r w:rsidRPr="001D0C4D">
        <w:rPr>
          <w:sz w:val="22"/>
          <w:szCs w:val="22"/>
        </w:rPr>
        <w:t xml:space="preserve"> Ho </w:t>
      </w:r>
      <w:r w:rsidR="008444B8" w:rsidRPr="001D0C4D">
        <w:rPr>
          <w:sz w:val="22"/>
          <w:szCs w:val="22"/>
        </w:rPr>
        <w:t>tertolak, sedangkan</w:t>
      </w:r>
      <w:r w:rsidRPr="001D0C4D">
        <w:rPr>
          <w:sz w:val="22"/>
          <w:szCs w:val="22"/>
        </w:rPr>
        <w:t xml:space="preserve"> Ha diterima. </w:t>
      </w:r>
      <w:r w:rsidR="008444B8" w:rsidRPr="001D0C4D">
        <w:rPr>
          <w:sz w:val="22"/>
          <w:szCs w:val="22"/>
        </w:rPr>
        <w:t>Hasil itu memperjelas bila secara bersamaan variabel independen</w:t>
      </w:r>
      <w:r w:rsidRPr="001D0C4D">
        <w:rPr>
          <w:sz w:val="22"/>
          <w:szCs w:val="22"/>
        </w:rPr>
        <w:t xml:space="preserve"> X</w:t>
      </w:r>
      <w:r w:rsidRPr="001D0C4D">
        <w:rPr>
          <w:sz w:val="22"/>
          <w:szCs w:val="22"/>
          <w:vertAlign w:val="subscript"/>
        </w:rPr>
        <w:t>1</w:t>
      </w:r>
      <w:r w:rsidRPr="001D0C4D">
        <w:rPr>
          <w:sz w:val="22"/>
          <w:szCs w:val="22"/>
        </w:rPr>
        <w:t xml:space="preserve"> (motivasi kerja) dan X</w:t>
      </w:r>
      <w:r w:rsidRPr="001D0C4D">
        <w:rPr>
          <w:sz w:val="22"/>
          <w:szCs w:val="22"/>
          <w:vertAlign w:val="subscript"/>
        </w:rPr>
        <w:t>2</w:t>
      </w:r>
      <w:r w:rsidRPr="001D0C4D">
        <w:rPr>
          <w:sz w:val="22"/>
          <w:szCs w:val="22"/>
        </w:rPr>
        <w:t xml:space="preserve"> (disiplin kerja) </w:t>
      </w:r>
      <w:r w:rsidR="008444B8" w:rsidRPr="001D0C4D">
        <w:rPr>
          <w:sz w:val="22"/>
          <w:szCs w:val="22"/>
        </w:rPr>
        <w:t>memengaruhi bermakna bagi</w:t>
      </w:r>
      <w:r w:rsidRPr="001D0C4D">
        <w:rPr>
          <w:sz w:val="22"/>
          <w:szCs w:val="22"/>
        </w:rPr>
        <w:t xml:space="preserve"> variabel </w:t>
      </w:r>
      <w:r w:rsidR="008444B8" w:rsidRPr="001D0C4D">
        <w:rPr>
          <w:sz w:val="22"/>
          <w:szCs w:val="22"/>
        </w:rPr>
        <w:t>dependen</w:t>
      </w:r>
      <w:r w:rsidRPr="001D0C4D">
        <w:rPr>
          <w:sz w:val="22"/>
          <w:szCs w:val="22"/>
        </w:rPr>
        <w:t xml:space="preserve"> Y (kinerja guru)</w:t>
      </w:r>
      <w:r w:rsidR="008444B8" w:rsidRPr="001D0C4D">
        <w:rPr>
          <w:sz w:val="22"/>
          <w:szCs w:val="22"/>
        </w:rPr>
        <w:t>, maka memperjelas validitas dan hipotesis yang bisa diterima</w:t>
      </w:r>
      <w:r w:rsidRPr="001D0C4D">
        <w:rPr>
          <w:sz w:val="22"/>
          <w:szCs w:val="22"/>
        </w:rPr>
        <w:t xml:space="preserve">. </w:t>
      </w:r>
      <w:r w:rsidRPr="001D0C4D">
        <w:rPr>
          <w:sz w:val="22"/>
          <w:szCs w:val="22"/>
          <w:lang w:val="sv-SE"/>
        </w:rPr>
        <w:t>Dari hasil uji t untuk variabel motivasi kerja (X</w:t>
      </w:r>
      <w:r w:rsidRPr="001D0C4D">
        <w:rPr>
          <w:sz w:val="22"/>
          <w:szCs w:val="22"/>
          <w:vertAlign w:val="subscript"/>
          <w:lang w:val="sv-SE"/>
        </w:rPr>
        <w:t>1</w:t>
      </w:r>
      <w:r w:rsidRPr="001D0C4D">
        <w:rPr>
          <w:sz w:val="22"/>
          <w:szCs w:val="22"/>
          <w:lang w:val="sv-SE"/>
        </w:rPr>
        <w:t>) terhadap kinerja guru</w:t>
      </w:r>
      <w:r w:rsidRPr="001D0C4D">
        <w:rPr>
          <w:sz w:val="22"/>
          <w:szCs w:val="22"/>
        </w:rPr>
        <w:t xml:space="preserve"> </w:t>
      </w:r>
      <w:r w:rsidR="008444B8" w:rsidRPr="001D0C4D">
        <w:rPr>
          <w:sz w:val="22"/>
          <w:szCs w:val="22"/>
        </w:rPr>
        <w:t>memperlihatkan</w:t>
      </w:r>
      <w:r w:rsidRPr="001D0C4D">
        <w:rPr>
          <w:sz w:val="22"/>
          <w:szCs w:val="22"/>
        </w:rPr>
        <w:t xml:space="preserve"> nilai T</w:t>
      </w:r>
      <w:r w:rsidR="008444B8" w:rsidRPr="001D0C4D">
        <w:rPr>
          <w:sz w:val="22"/>
          <w:szCs w:val="22"/>
        </w:rPr>
        <w:t>-</w:t>
      </w:r>
      <w:r w:rsidRPr="001D0C4D">
        <w:rPr>
          <w:sz w:val="22"/>
          <w:szCs w:val="22"/>
        </w:rPr>
        <w:t xml:space="preserve">hitung = 3,742 </w:t>
      </w:r>
      <w:r w:rsidR="008444B8" w:rsidRPr="001D0C4D">
        <w:rPr>
          <w:sz w:val="22"/>
          <w:szCs w:val="22"/>
        </w:rPr>
        <w:t>di atas</w:t>
      </w:r>
      <w:r w:rsidRPr="001D0C4D">
        <w:rPr>
          <w:sz w:val="22"/>
          <w:szCs w:val="22"/>
        </w:rPr>
        <w:t xml:space="preserve"> T</w:t>
      </w:r>
      <w:r w:rsidR="008444B8" w:rsidRPr="001D0C4D">
        <w:rPr>
          <w:sz w:val="22"/>
          <w:szCs w:val="22"/>
        </w:rPr>
        <w:t>-</w:t>
      </w:r>
      <w:r w:rsidRPr="001D0C4D">
        <w:rPr>
          <w:sz w:val="22"/>
          <w:szCs w:val="22"/>
        </w:rPr>
        <w:t>tabel 2,045 d</w:t>
      </w:r>
      <w:r w:rsidR="009417AC" w:rsidRPr="001D0C4D">
        <w:rPr>
          <w:sz w:val="22"/>
          <w:szCs w:val="22"/>
        </w:rPr>
        <w:t>an</w:t>
      </w:r>
      <w:r w:rsidRPr="001D0C4D">
        <w:rPr>
          <w:sz w:val="22"/>
          <w:szCs w:val="22"/>
        </w:rPr>
        <w:t xml:space="preserve"> tingkat signifikan = 0,006 &lt; (</w:t>
      </w:r>
      <w:bookmarkStart w:id="0" w:name="_Hlk116469045"/>
      <w:r w:rsidRPr="001D0C4D">
        <w:rPr>
          <w:sz w:val="22"/>
          <w:szCs w:val="22"/>
        </w:rPr>
        <w:t>α</w:t>
      </w:r>
      <w:bookmarkEnd w:id="0"/>
      <w:r w:rsidRPr="001D0C4D">
        <w:rPr>
          <w:sz w:val="22"/>
          <w:szCs w:val="22"/>
        </w:rPr>
        <w:t xml:space="preserve">) 0.05, df (n-2) 31 – 2 = 29 </w:t>
      </w:r>
      <w:r w:rsidR="008444B8" w:rsidRPr="001D0C4D">
        <w:rPr>
          <w:sz w:val="22"/>
          <w:szCs w:val="22"/>
        </w:rPr>
        <w:t>sejumlah</w:t>
      </w:r>
      <w:r w:rsidRPr="001D0C4D">
        <w:rPr>
          <w:sz w:val="22"/>
          <w:szCs w:val="22"/>
        </w:rPr>
        <w:t xml:space="preserve"> 2,045, </w:t>
      </w:r>
      <w:r w:rsidR="008444B8" w:rsidRPr="001D0C4D">
        <w:rPr>
          <w:sz w:val="22"/>
          <w:szCs w:val="22"/>
        </w:rPr>
        <w:t xml:space="preserve">maka </w:t>
      </w:r>
      <w:r w:rsidRPr="001D0C4D">
        <w:rPr>
          <w:sz w:val="22"/>
          <w:szCs w:val="22"/>
        </w:rPr>
        <w:t>menunju</w:t>
      </w:r>
      <w:r w:rsidR="007C6572" w:rsidRPr="001D0C4D">
        <w:rPr>
          <w:sz w:val="22"/>
          <w:szCs w:val="22"/>
        </w:rPr>
        <w:t>k</w:t>
      </w:r>
      <w:r w:rsidRPr="001D0C4D">
        <w:rPr>
          <w:sz w:val="22"/>
          <w:szCs w:val="22"/>
        </w:rPr>
        <w:t xml:space="preserve">kan </w:t>
      </w:r>
      <w:r w:rsidR="008444B8" w:rsidRPr="001D0C4D">
        <w:rPr>
          <w:sz w:val="22"/>
          <w:szCs w:val="22"/>
        </w:rPr>
        <w:t xml:space="preserve">Ho tertolak, sedangkan </w:t>
      </w:r>
      <w:r w:rsidRPr="001D0C4D">
        <w:rPr>
          <w:sz w:val="22"/>
          <w:szCs w:val="22"/>
        </w:rPr>
        <w:t>Ha diterima</w:t>
      </w:r>
      <w:r w:rsidR="008444B8" w:rsidRPr="001D0C4D">
        <w:rPr>
          <w:sz w:val="22"/>
          <w:szCs w:val="22"/>
        </w:rPr>
        <w:t>,</w:t>
      </w:r>
      <w:r w:rsidRPr="001D0C4D">
        <w:rPr>
          <w:sz w:val="22"/>
          <w:szCs w:val="22"/>
        </w:rPr>
        <w:t xml:space="preserve"> </w:t>
      </w:r>
      <w:r w:rsidR="007C6572" w:rsidRPr="001D0C4D">
        <w:rPr>
          <w:sz w:val="22"/>
          <w:szCs w:val="22"/>
        </w:rPr>
        <w:t>maka</w:t>
      </w:r>
      <w:r w:rsidRPr="001D0C4D">
        <w:rPr>
          <w:sz w:val="22"/>
          <w:szCs w:val="22"/>
        </w:rPr>
        <w:t xml:space="preserve"> secara </w:t>
      </w:r>
      <w:r w:rsidR="008444B8" w:rsidRPr="001D0C4D">
        <w:rPr>
          <w:sz w:val="22"/>
          <w:szCs w:val="22"/>
        </w:rPr>
        <w:t>individual</w:t>
      </w:r>
      <w:r w:rsidRPr="001D0C4D">
        <w:rPr>
          <w:sz w:val="22"/>
          <w:szCs w:val="22"/>
        </w:rPr>
        <w:t xml:space="preserve"> variabel motivasi kerja </w:t>
      </w:r>
      <w:r w:rsidR="008444B8" w:rsidRPr="001D0C4D">
        <w:rPr>
          <w:sz w:val="22"/>
          <w:szCs w:val="22"/>
        </w:rPr>
        <w:t>memengaruhi bermakna bagi</w:t>
      </w:r>
      <w:r w:rsidRPr="001D0C4D">
        <w:rPr>
          <w:sz w:val="22"/>
          <w:szCs w:val="22"/>
        </w:rPr>
        <w:t xml:space="preserve"> kinerja guru di SMK Budi Utomo Kota Lubuklinggau. </w:t>
      </w:r>
      <w:r w:rsidR="008444B8" w:rsidRPr="001D0C4D">
        <w:rPr>
          <w:sz w:val="22"/>
          <w:szCs w:val="22"/>
          <w:lang w:val="sv-SE"/>
        </w:rPr>
        <w:t>Dari hasil uji t untuk</w:t>
      </w:r>
      <w:r w:rsidRPr="001D0C4D">
        <w:rPr>
          <w:sz w:val="22"/>
          <w:szCs w:val="22"/>
          <w:lang w:val="sv-SE"/>
        </w:rPr>
        <w:t xml:space="preserve"> variabel disiplin kerja (X</w:t>
      </w:r>
      <w:r w:rsidRPr="001D0C4D">
        <w:rPr>
          <w:sz w:val="22"/>
          <w:szCs w:val="22"/>
          <w:vertAlign w:val="subscript"/>
          <w:lang w:val="sv-SE"/>
        </w:rPr>
        <w:t>2</w:t>
      </w:r>
      <w:r w:rsidRPr="001D0C4D">
        <w:rPr>
          <w:sz w:val="22"/>
          <w:szCs w:val="22"/>
          <w:lang w:val="sv-SE"/>
        </w:rPr>
        <w:t>) terhadap kinerja guru (Y)</w:t>
      </w:r>
      <w:r w:rsidRPr="001D0C4D">
        <w:rPr>
          <w:sz w:val="22"/>
          <w:szCs w:val="22"/>
        </w:rPr>
        <w:t xml:space="preserve"> </w:t>
      </w:r>
      <w:r w:rsidR="008444B8" w:rsidRPr="001D0C4D">
        <w:rPr>
          <w:sz w:val="22"/>
          <w:szCs w:val="22"/>
        </w:rPr>
        <w:t>memperlihatkan</w:t>
      </w:r>
      <w:r w:rsidRPr="001D0C4D">
        <w:rPr>
          <w:sz w:val="22"/>
          <w:szCs w:val="22"/>
        </w:rPr>
        <w:t xml:space="preserve"> nilai T</w:t>
      </w:r>
      <w:r w:rsidR="008444B8" w:rsidRPr="001D0C4D">
        <w:rPr>
          <w:sz w:val="22"/>
          <w:szCs w:val="22"/>
        </w:rPr>
        <w:t>-</w:t>
      </w:r>
      <w:r w:rsidRPr="001D0C4D">
        <w:rPr>
          <w:sz w:val="22"/>
          <w:szCs w:val="22"/>
        </w:rPr>
        <w:t xml:space="preserve">hitung  = 7,170 </w:t>
      </w:r>
      <w:r w:rsidR="008444B8" w:rsidRPr="001D0C4D">
        <w:rPr>
          <w:sz w:val="22"/>
          <w:szCs w:val="22"/>
        </w:rPr>
        <w:t>di atas</w:t>
      </w:r>
      <w:r w:rsidRPr="001D0C4D">
        <w:rPr>
          <w:sz w:val="22"/>
          <w:szCs w:val="22"/>
        </w:rPr>
        <w:t xml:space="preserve"> nilai T</w:t>
      </w:r>
      <w:r w:rsidR="008444B8" w:rsidRPr="001D0C4D">
        <w:rPr>
          <w:sz w:val="22"/>
          <w:szCs w:val="22"/>
        </w:rPr>
        <w:t>-</w:t>
      </w:r>
      <w:r w:rsidRPr="001D0C4D">
        <w:rPr>
          <w:sz w:val="22"/>
          <w:szCs w:val="22"/>
        </w:rPr>
        <w:t xml:space="preserve">tabel 2,045 </w:t>
      </w:r>
      <w:r w:rsidR="008444B8" w:rsidRPr="001D0C4D">
        <w:rPr>
          <w:sz w:val="22"/>
          <w:szCs w:val="22"/>
        </w:rPr>
        <w:t>ber</w:t>
      </w:r>
      <w:r w:rsidRPr="001D0C4D">
        <w:rPr>
          <w:sz w:val="22"/>
          <w:szCs w:val="22"/>
        </w:rPr>
        <w:t xml:space="preserve">tingkat signifikan = 0,000 &lt; (α) 0.05, df (n-2)  31 – 2 = 29 </w:t>
      </w:r>
      <w:r w:rsidR="008444B8" w:rsidRPr="001D0C4D">
        <w:rPr>
          <w:sz w:val="22"/>
          <w:szCs w:val="22"/>
        </w:rPr>
        <w:t>sejumlah</w:t>
      </w:r>
      <w:r w:rsidRPr="001D0C4D">
        <w:rPr>
          <w:sz w:val="22"/>
          <w:szCs w:val="22"/>
        </w:rPr>
        <w:t xml:space="preserve"> 2,045, </w:t>
      </w:r>
      <w:r w:rsidR="008444B8" w:rsidRPr="001D0C4D">
        <w:rPr>
          <w:sz w:val="22"/>
          <w:szCs w:val="22"/>
        </w:rPr>
        <w:t>maka memperlihatkan</w:t>
      </w:r>
      <w:r w:rsidRPr="001D0C4D">
        <w:rPr>
          <w:sz w:val="22"/>
          <w:szCs w:val="22"/>
        </w:rPr>
        <w:t xml:space="preserve"> </w:t>
      </w:r>
      <w:r w:rsidR="008444B8" w:rsidRPr="001D0C4D">
        <w:rPr>
          <w:sz w:val="22"/>
          <w:szCs w:val="22"/>
        </w:rPr>
        <w:t>Ho tertolak, sedangkan Ha diterima. S</w:t>
      </w:r>
      <w:r w:rsidRPr="001D0C4D">
        <w:rPr>
          <w:sz w:val="22"/>
          <w:szCs w:val="22"/>
        </w:rPr>
        <w:t xml:space="preserve">ecara </w:t>
      </w:r>
      <w:r w:rsidR="008444B8" w:rsidRPr="001D0C4D">
        <w:rPr>
          <w:sz w:val="22"/>
          <w:szCs w:val="22"/>
        </w:rPr>
        <w:t>individual</w:t>
      </w:r>
      <w:r w:rsidRPr="001D0C4D">
        <w:rPr>
          <w:sz w:val="22"/>
          <w:szCs w:val="22"/>
        </w:rPr>
        <w:t xml:space="preserve"> variabel disiplin kerja </w:t>
      </w:r>
      <w:r w:rsidR="008444B8" w:rsidRPr="001D0C4D">
        <w:rPr>
          <w:sz w:val="22"/>
          <w:szCs w:val="22"/>
        </w:rPr>
        <w:t>memengaruhi bermakna bagi</w:t>
      </w:r>
      <w:r w:rsidRPr="001D0C4D">
        <w:rPr>
          <w:sz w:val="22"/>
          <w:szCs w:val="22"/>
        </w:rPr>
        <w:t xml:space="preserve"> kinerja </w:t>
      </w:r>
      <w:r w:rsidR="008444B8" w:rsidRPr="001D0C4D">
        <w:rPr>
          <w:sz w:val="22"/>
          <w:szCs w:val="22"/>
        </w:rPr>
        <w:t>guru</w:t>
      </w:r>
      <w:r w:rsidRPr="001D0C4D">
        <w:rPr>
          <w:sz w:val="22"/>
          <w:szCs w:val="22"/>
        </w:rPr>
        <w:t xml:space="preserve"> di SMK Budi Utomo Kota Lubuklinggau.</w:t>
      </w:r>
    </w:p>
    <w:p w:rsidR="007D1230" w:rsidRPr="001D0C4D" w:rsidRDefault="007D1230" w:rsidP="007D1230">
      <w:pPr>
        <w:rPr>
          <w:sz w:val="22"/>
          <w:szCs w:val="22"/>
        </w:rPr>
      </w:pPr>
      <w:r w:rsidRPr="001D0C4D">
        <w:rPr>
          <w:b/>
          <w:i/>
          <w:iCs/>
          <w:sz w:val="22"/>
          <w:szCs w:val="22"/>
        </w:rPr>
        <w:t>Kata kunci</w:t>
      </w:r>
      <w:r w:rsidR="00D823FC" w:rsidRPr="001D0C4D">
        <w:rPr>
          <w:b/>
          <w:bCs/>
          <w:sz w:val="22"/>
          <w:szCs w:val="22"/>
        </w:rPr>
        <w:t>:</w:t>
      </w:r>
      <w:r w:rsidRPr="001D0C4D">
        <w:rPr>
          <w:sz w:val="22"/>
          <w:szCs w:val="22"/>
          <w:lang w:val="id-ID"/>
        </w:rPr>
        <w:t xml:space="preserve"> </w:t>
      </w:r>
      <w:r w:rsidR="00D823FC" w:rsidRPr="001D0C4D">
        <w:rPr>
          <w:sz w:val="22"/>
          <w:szCs w:val="22"/>
        </w:rPr>
        <w:t>Motivasi Kerja, Disiplin Kerja, Kinerja Guru</w:t>
      </w:r>
    </w:p>
    <w:p w:rsidR="007D1230" w:rsidRPr="001D0C4D" w:rsidRDefault="007D1230" w:rsidP="007D1230">
      <w:pPr>
        <w:rPr>
          <w:sz w:val="22"/>
          <w:szCs w:val="22"/>
          <w:lang w:val="id-ID"/>
        </w:rPr>
      </w:pPr>
    </w:p>
    <w:p w:rsidR="007D1230" w:rsidRPr="001D0C4D" w:rsidRDefault="007D1230" w:rsidP="007D1230">
      <w:pPr>
        <w:jc w:val="center"/>
        <w:rPr>
          <w:sz w:val="22"/>
          <w:szCs w:val="22"/>
        </w:rPr>
      </w:pPr>
      <w:r w:rsidRPr="001D0C4D">
        <w:rPr>
          <w:b/>
          <w:bCs/>
          <w:i/>
          <w:iCs/>
          <w:sz w:val="22"/>
          <w:szCs w:val="22"/>
        </w:rPr>
        <w:t>Abstract</w:t>
      </w:r>
    </w:p>
    <w:p w:rsidR="007D1230" w:rsidRPr="001D0C4D" w:rsidRDefault="001E2175" w:rsidP="00BA3C38">
      <w:pPr>
        <w:ind w:firstLine="720"/>
        <w:jc w:val="both"/>
        <w:rPr>
          <w:i/>
          <w:iCs/>
          <w:sz w:val="22"/>
          <w:szCs w:val="22"/>
        </w:rPr>
      </w:pPr>
      <w:r w:rsidRPr="001D0C4D">
        <w:rPr>
          <w:i/>
          <w:iCs/>
          <w:sz w:val="22"/>
          <w:szCs w:val="22"/>
        </w:rPr>
        <w:t> </w:t>
      </w:r>
      <w:r w:rsidR="00BA3C38" w:rsidRPr="001D0C4D">
        <w:rPr>
          <w:i/>
          <w:iCs/>
          <w:sz w:val="22"/>
          <w:szCs w:val="22"/>
        </w:rPr>
        <w:t>This is a quantitative study with the aim of knowing the effect of work motivation and work discipline on teacher performance at the Budi Utomo Lubuklinggau Vocational High School (SMK), for Fcount obtained is 165,948 &gt; Ftable = 2,051 and the level of significance simultaneously is 0.000 ()) = 0.05 df = n - k = 31 - 2 - 1 = 28 is 2.048, indicating that Ho is rejected and Ha is accepted. It means that the independent variables X</w:t>
      </w:r>
      <w:r w:rsidR="00BA3C38" w:rsidRPr="001D0C4D">
        <w:rPr>
          <w:i/>
          <w:iCs/>
          <w:sz w:val="22"/>
          <w:szCs w:val="22"/>
          <w:vertAlign w:val="subscript"/>
        </w:rPr>
        <w:t>1</w:t>
      </w:r>
      <w:r w:rsidR="00BA3C38" w:rsidRPr="001D0C4D">
        <w:rPr>
          <w:i/>
          <w:iCs/>
          <w:sz w:val="22"/>
          <w:szCs w:val="22"/>
        </w:rPr>
        <w:t xml:space="preserve"> (work motivation) and X</w:t>
      </w:r>
      <w:r w:rsidR="00BA3C38" w:rsidRPr="001D0C4D">
        <w:rPr>
          <w:i/>
          <w:iCs/>
          <w:sz w:val="22"/>
          <w:szCs w:val="22"/>
          <w:vertAlign w:val="subscript"/>
        </w:rPr>
        <w:t>2</w:t>
      </w:r>
      <w:r w:rsidR="00BA3C38" w:rsidRPr="001D0C4D">
        <w:rPr>
          <w:i/>
          <w:iCs/>
          <w:sz w:val="22"/>
          <w:szCs w:val="22"/>
        </w:rPr>
        <w:t xml:space="preserve"> (work discipline) have a significant effect on the Y variable (teacher performance) together (simultaneously), proving the truth and accepting the hypothesis. The t-test results for the work motivation variable (X1) on teacher performance show a value of Tcount = 3,742 &gt; from Ttable 2,045 with a significant level = 0.006 &lt;</w:t>
      </w:r>
      <w:r w:rsidR="009014F5" w:rsidRPr="001D0C4D">
        <w:rPr>
          <w:i/>
          <w:iCs/>
          <w:sz w:val="22"/>
          <w:szCs w:val="22"/>
        </w:rPr>
        <w:t xml:space="preserve"> </w:t>
      </w:r>
      <w:r w:rsidR="009014F5" w:rsidRPr="001D0C4D">
        <w:rPr>
          <w:sz w:val="22"/>
          <w:szCs w:val="22"/>
        </w:rPr>
        <w:t xml:space="preserve">(α) </w:t>
      </w:r>
      <w:r w:rsidR="00BA3C38" w:rsidRPr="001D0C4D">
        <w:rPr>
          <w:i/>
          <w:iCs/>
          <w:sz w:val="22"/>
          <w:szCs w:val="22"/>
        </w:rPr>
        <w:t>0.05, df (n-2) 31 - 2 = 29 is 2.045, indicating that Ho is rejected and Ha is accepted, and that work motivation partially influences teacher performance at Budi Utomo Vocational High School in Lubuklinggau City. The t-test results for the work discipline variable (X</w:t>
      </w:r>
      <w:r w:rsidR="00BA3C38" w:rsidRPr="001D0C4D">
        <w:rPr>
          <w:i/>
          <w:iCs/>
          <w:sz w:val="22"/>
          <w:szCs w:val="22"/>
          <w:vertAlign w:val="subscript"/>
        </w:rPr>
        <w:t>2</w:t>
      </w:r>
      <w:r w:rsidR="00BA3C38" w:rsidRPr="001D0C4D">
        <w:rPr>
          <w:i/>
          <w:iCs/>
          <w:sz w:val="22"/>
          <w:szCs w:val="22"/>
        </w:rPr>
        <w:t>) on teacher performance (Y) show that Tcount = 7,170 is greater than Ttable 2.045 with a significant level = 0.000 () 0.05, df (n-2) 31 - 2 = 29 is 2.045, indicating that Ho is rejected and Ha is accepted and that the work discipline variable has a significant influence on teacher performance at Budi Utomo Vocational School, Lubuklinggau City.</w:t>
      </w:r>
    </w:p>
    <w:p w:rsidR="001A61A3" w:rsidRPr="001D0C4D" w:rsidRDefault="007D1230" w:rsidP="007D1230">
      <w:pPr>
        <w:rPr>
          <w:rStyle w:val="hps"/>
          <w:i/>
          <w:iCs/>
          <w:sz w:val="22"/>
          <w:szCs w:val="22"/>
        </w:rPr>
      </w:pPr>
      <w:r w:rsidRPr="001D0C4D">
        <w:rPr>
          <w:b/>
          <w:i/>
          <w:iCs/>
          <w:sz w:val="22"/>
          <w:szCs w:val="22"/>
        </w:rPr>
        <w:t>Keywords</w:t>
      </w:r>
      <w:r w:rsidR="009C360D" w:rsidRPr="001D0C4D">
        <w:rPr>
          <w:sz w:val="22"/>
          <w:szCs w:val="22"/>
        </w:rPr>
        <w:t>:</w:t>
      </w:r>
      <w:r w:rsidR="001E2175" w:rsidRPr="001D0C4D">
        <w:rPr>
          <w:rStyle w:val="hps"/>
          <w:sz w:val="22"/>
          <w:szCs w:val="22"/>
        </w:rPr>
        <w:t xml:space="preserve"> </w:t>
      </w:r>
      <w:r w:rsidR="00BA3C38" w:rsidRPr="001D0C4D">
        <w:rPr>
          <w:rStyle w:val="hps"/>
          <w:i/>
          <w:iCs/>
          <w:sz w:val="22"/>
          <w:szCs w:val="22"/>
        </w:rPr>
        <w:t>Work Motivation,</w:t>
      </w:r>
      <w:r w:rsidR="001E2175" w:rsidRPr="001D0C4D">
        <w:rPr>
          <w:rStyle w:val="hps"/>
          <w:i/>
          <w:iCs/>
          <w:sz w:val="22"/>
          <w:szCs w:val="22"/>
        </w:rPr>
        <w:t xml:space="preserve"> </w:t>
      </w:r>
      <w:r w:rsidR="00BA3C38" w:rsidRPr="001D0C4D">
        <w:rPr>
          <w:rStyle w:val="hps"/>
          <w:i/>
          <w:iCs/>
          <w:sz w:val="22"/>
          <w:szCs w:val="22"/>
        </w:rPr>
        <w:t>Work Discipline</w:t>
      </w:r>
      <w:r w:rsidR="001E2175" w:rsidRPr="001D0C4D">
        <w:rPr>
          <w:i/>
          <w:iCs/>
          <w:sz w:val="22"/>
          <w:szCs w:val="22"/>
        </w:rPr>
        <w:t xml:space="preserve">; </w:t>
      </w:r>
      <w:r w:rsidR="00BA3C38" w:rsidRPr="001D0C4D">
        <w:rPr>
          <w:rStyle w:val="hps"/>
          <w:i/>
          <w:iCs/>
          <w:sz w:val="22"/>
          <w:szCs w:val="22"/>
        </w:rPr>
        <w:t>Teacher Performance</w:t>
      </w:r>
    </w:p>
    <w:p w:rsidR="00032F39" w:rsidRPr="001D0C4D" w:rsidRDefault="001A61A3" w:rsidP="00F6171B">
      <w:pPr>
        <w:spacing w:after="160" w:line="259" w:lineRule="auto"/>
        <w:sectPr w:rsidR="00032F39" w:rsidRPr="001D0C4D" w:rsidSect="00032F39">
          <w:headerReference w:type="default" r:id="rId8"/>
          <w:footerReference w:type="default" r:id="rId9"/>
          <w:type w:val="continuous"/>
          <w:pgSz w:w="11906" w:h="16838" w:code="9"/>
          <w:pgMar w:top="1701" w:right="1701" w:bottom="1701" w:left="1701" w:header="850" w:footer="709" w:gutter="0"/>
          <w:cols w:space="708"/>
          <w:docGrid w:linePitch="360"/>
        </w:sectPr>
      </w:pPr>
      <w:r w:rsidRPr="001D0C4D">
        <w:rPr>
          <w:rStyle w:val="hps"/>
          <w:i/>
          <w:iCs/>
          <w:sz w:val="22"/>
          <w:szCs w:val="22"/>
        </w:rPr>
        <w:br w:type="page"/>
      </w:r>
    </w:p>
    <w:p w:rsidR="001E2175" w:rsidRPr="001D0C4D" w:rsidRDefault="007D1230" w:rsidP="00CE4C44">
      <w:pPr>
        <w:pStyle w:val="Heading1"/>
        <w:numPr>
          <w:ilvl w:val="0"/>
          <w:numId w:val="2"/>
        </w:numPr>
        <w:spacing w:line="276" w:lineRule="auto"/>
        <w:ind w:left="426" w:hanging="426"/>
      </w:pPr>
      <w:r w:rsidRPr="001D0C4D">
        <w:lastRenderedPageBreak/>
        <w:t>PENDAHULUAN</w:t>
      </w:r>
    </w:p>
    <w:p w:rsidR="00032F39" w:rsidRPr="001D0C4D" w:rsidRDefault="00032F39" w:rsidP="00032F39">
      <w:pPr>
        <w:widowControl w:val="0"/>
        <w:autoSpaceDE w:val="0"/>
        <w:autoSpaceDN w:val="0"/>
        <w:adjustRightInd w:val="0"/>
        <w:ind w:left="360"/>
        <w:jc w:val="both"/>
        <w:rPr>
          <w:sz w:val="22"/>
          <w:szCs w:val="22"/>
        </w:rPr>
        <w:sectPr w:rsidR="00032F39" w:rsidRPr="001D0C4D" w:rsidSect="00A223A1">
          <w:type w:val="continuous"/>
          <w:pgSz w:w="11906" w:h="16838" w:code="9"/>
          <w:pgMar w:top="1701" w:right="1701" w:bottom="1701" w:left="1701" w:header="850" w:footer="709" w:gutter="0"/>
          <w:cols w:num="2" w:space="708"/>
          <w:docGrid w:linePitch="360"/>
        </w:sectPr>
      </w:pPr>
    </w:p>
    <w:p w:rsidR="00A1379F" w:rsidRPr="001D0C4D" w:rsidRDefault="006F5716" w:rsidP="00402A8F">
      <w:pPr>
        <w:widowControl w:val="0"/>
        <w:autoSpaceDE w:val="0"/>
        <w:autoSpaceDN w:val="0"/>
        <w:adjustRightInd w:val="0"/>
        <w:spacing w:line="276" w:lineRule="auto"/>
        <w:ind w:firstLine="567"/>
        <w:jc w:val="both"/>
        <w:rPr>
          <w:sz w:val="22"/>
          <w:szCs w:val="22"/>
        </w:rPr>
      </w:pPr>
      <w:r w:rsidRPr="001D0C4D">
        <w:rPr>
          <w:sz w:val="22"/>
          <w:szCs w:val="22"/>
        </w:rPr>
        <w:lastRenderedPageBreak/>
        <w:t>Modal dasar yang diperlukan untuk me</w:t>
      </w:r>
      <w:r w:rsidR="005A1509" w:rsidRPr="001D0C4D">
        <w:rPr>
          <w:sz w:val="22"/>
          <w:szCs w:val="22"/>
        </w:rPr>
        <w:t>wujudkan</w:t>
      </w:r>
      <w:r w:rsidRPr="001D0C4D">
        <w:rPr>
          <w:sz w:val="22"/>
          <w:szCs w:val="22"/>
        </w:rPr>
        <w:t xml:space="preserve"> sumber daya manusia (SDM) yang </w:t>
      </w:r>
      <w:r w:rsidR="005A1509" w:rsidRPr="001D0C4D">
        <w:rPr>
          <w:sz w:val="22"/>
          <w:szCs w:val="22"/>
        </w:rPr>
        <w:t>terbaik</w:t>
      </w:r>
      <w:r w:rsidRPr="001D0C4D">
        <w:rPr>
          <w:sz w:val="22"/>
          <w:szCs w:val="22"/>
        </w:rPr>
        <w:t xml:space="preserve"> adalah pendidikan. Sekolah merupakan wilayah utama pendidikan. Sekolah merupakan sarana yang berbeda untuk mendapatkan layanan pendidikan. Sudah sewajarnya sekolah memiliki visi, misi, </w:t>
      </w:r>
      <w:r w:rsidR="005A1509" w:rsidRPr="001D0C4D">
        <w:rPr>
          <w:sz w:val="22"/>
          <w:szCs w:val="22"/>
        </w:rPr>
        <w:t>fungsi</w:t>
      </w:r>
      <w:r w:rsidRPr="001D0C4D">
        <w:rPr>
          <w:sz w:val="22"/>
          <w:szCs w:val="22"/>
        </w:rPr>
        <w:t>, dan</w:t>
      </w:r>
      <w:r w:rsidR="005A1509" w:rsidRPr="001D0C4D">
        <w:rPr>
          <w:sz w:val="22"/>
          <w:szCs w:val="22"/>
        </w:rPr>
        <w:t xml:space="preserve"> tujuan</w:t>
      </w:r>
      <w:r w:rsidRPr="001D0C4D">
        <w:rPr>
          <w:sz w:val="22"/>
          <w:szCs w:val="22"/>
        </w:rPr>
        <w:t xml:space="preserve"> sebagai lembaga pendidikan.</w:t>
      </w:r>
      <w:r w:rsidR="00402A8F" w:rsidRPr="001D0C4D">
        <w:rPr>
          <w:sz w:val="22"/>
          <w:szCs w:val="22"/>
        </w:rPr>
        <w:t xml:space="preserve"> </w:t>
      </w:r>
      <w:r w:rsidR="00A1379F" w:rsidRPr="001D0C4D">
        <w:rPr>
          <w:sz w:val="22"/>
          <w:szCs w:val="22"/>
        </w:rPr>
        <w:t xml:space="preserve">Sekolah membutuhkan tenaga </w:t>
      </w:r>
      <w:r w:rsidR="005A1509" w:rsidRPr="001D0C4D">
        <w:rPr>
          <w:sz w:val="22"/>
          <w:szCs w:val="22"/>
        </w:rPr>
        <w:t>berpengalaman</w:t>
      </w:r>
      <w:r w:rsidR="00A1379F" w:rsidRPr="001D0C4D">
        <w:rPr>
          <w:sz w:val="22"/>
          <w:szCs w:val="22"/>
        </w:rPr>
        <w:t>,</w:t>
      </w:r>
      <w:r w:rsidR="00060512" w:rsidRPr="001D0C4D">
        <w:rPr>
          <w:sz w:val="22"/>
          <w:szCs w:val="22"/>
        </w:rPr>
        <w:t xml:space="preserve"> prosedur kerja, dan sumber daya pendukung, termasuk keuangan maupun nonkeuangan agar bisa </w:t>
      </w:r>
      <w:r w:rsidR="00A1379F" w:rsidRPr="001D0C4D">
        <w:rPr>
          <w:sz w:val="22"/>
          <w:szCs w:val="22"/>
        </w:rPr>
        <w:t>menjalankan misi, visi, tujuan, dan fungsinya.</w:t>
      </w:r>
    </w:p>
    <w:p w:rsidR="00A1379F" w:rsidRPr="001D0C4D" w:rsidRDefault="005A1509" w:rsidP="00F21FAD">
      <w:pPr>
        <w:widowControl w:val="0"/>
        <w:autoSpaceDE w:val="0"/>
        <w:autoSpaceDN w:val="0"/>
        <w:adjustRightInd w:val="0"/>
        <w:spacing w:line="276" w:lineRule="auto"/>
        <w:ind w:firstLine="567"/>
        <w:jc w:val="both"/>
        <w:rPr>
          <w:sz w:val="22"/>
          <w:szCs w:val="22"/>
        </w:rPr>
      </w:pPr>
      <w:bookmarkStart w:id="1" w:name="_Hlk93669424"/>
      <w:r w:rsidRPr="001D0C4D">
        <w:rPr>
          <w:sz w:val="22"/>
          <w:szCs w:val="22"/>
        </w:rPr>
        <w:t>Guru ialah s</w:t>
      </w:r>
      <w:r w:rsidR="00A1379F" w:rsidRPr="001D0C4D">
        <w:rPr>
          <w:sz w:val="22"/>
          <w:szCs w:val="22"/>
        </w:rPr>
        <w:t xml:space="preserve">alah satu sumber daya manusia </w:t>
      </w:r>
      <w:r w:rsidRPr="001D0C4D">
        <w:rPr>
          <w:sz w:val="22"/>
          <w:szCs w:val="22"/>
        </w:rPr>
        <w:t>di</w:t>
      </w:r>
      <w:r w:rsidR="00A1379F" w:rsidRPr="001D0C4D">
        <w:rPr>
          <w:sz w:val="22"/>
          <w:szCs w:val="22"/>
        </w:rPr>
        <w:t xml:space="preserve"> sekolah. </w:t>
      </w:r>
      <w:r w:rsidR="00060512" w:rsidRPr="001D0C4D">
        <w:rPr>
          <w:sz w:val="22"/>
          <w:szCs w:val="22"/>
        </w:rPr>
        <w:t>Selama</w:t>
      </w:r>
      <w:r w:rsidR="00A1379F" w:rsidRPr="001D0C4D">
        <w:rPr>
          <w:sz w:val="22"/>
          <w:szCs w:val="22"/>
        </w:rPr>
        <w:t xml:space="preserve"> mencapai tujuan sekolah, kinerja guru sangat menentukan. Kinerja guru menentukan naik turunnya prestasi siswa. Oleh karena itu, lembaga dan siswa memerlukan guru untuk tetap menjalankan tugasnya dengan baik.</w:t>
      </w:r>
    </w:p>
    <w:p w:rsidR="00F21FAD" w:rsidRPr="001D0C4D" w:rsidRDefault="00A1379F" w:rsidP="00F21FAD">
      <w:pPr>
        <w:widowControl w:val="0"/>
        <w:autoSpaceDE w:val="0"/>
        <w:autoSpaceDN w:val="0"/>
        <w:adjustRightInd w:val="0"/>
        <w:spacing w:line="276" w:lineRule="auto"/>
        <w:ind w:firstLine="567"/>
        <w:jc w:val="both"/>
        <w:rPr>
          <w:sz w:val="22"/>
          <w:szCs w:val="22"/>
        </w:rPr>
      </w:pPr>
      <w:r w:rsidRPr="001D0C4D">
        <w:rPr>
          <w:sz w:val="22"/>
          <w:szCs w:val="22"/>
        </w:rPr>
        <w:t xml:space="preserve">Kinerja guru mencerminkan keberhasilan pendidikan nasional. Kinerja merupakan hasil usaha seorang guru dalam memenuhi tanggung jawab yang telah diberikan kepadanya </w:t>
      </w:r>
      <w:r w:rsidR="00032F39" w:rsidRPr="001D0C4D">
        <w:rPr>
          <w:rStyle w:val="FootnoteReference"/>
          <w:sz w:val="22"/>
          <w:szCs w:val="22"/>
        </w:rPr>
        <w:fldChar w:fldCharType="begin" w:fldLock="1"/>
      </w:r>
      <w:r w:rsidR="00556967" w:rsidRPr="001D0C4D">
        <w:rPr>
          <w:sz w:val="22"/>
          <w:szCs w:val="22"/>
        </w:rPr>
        <w:instrText>ADDIN CSL_CITATION {"citationItems":[{"id":"ITEM-1","itemData":{"ISBN":"979-526-491-5","author":[{"dropping-particle":"","family":"Hasibuan","given":"Malayu","non-dropping-particle":"","parse-names":false,"suffix":""}],"id":"ITEM-1","issued":{"date-parts":[["2020"]]},"publisher":"PT Bumi Aksara","title":"Manajemen Sumber Daya Manusia Edisi Revisi","type":"book"},"uris":["http://www.mendeley.com/documents/?uuid=e18cf07d-99f7-4c35-879c-dc8a16e037df"]}],"mendeley":{"formattedCitation":"(Hasibuan, 2020)","plainTextFormattedCitation":"(Hasibuan, 2020)","previouslyFormattedCitation":"(Hasibuan, 2020)"},"properties":{"noteIndex":0},"schema":"https://github.com/citation-style-language/schema/raw/master/csl-citation.json"}</w:instrText>
      </w:r>
      <w:r w:rsidR="00032F39" w:rsidRPr="001D0C4D">
        <w:rPr>
          <w:rStyle w:val="FootnoteReference"/>
          <w:sz w:val="22"/>
          <w:szCs w:val="22"/>
        </w:rPr>
        <w:fldChar w:fldCharType="separate"/>
      </w:r>
      <w:r w:rsidR="00AD3ACD" w:rsidRPr="001D0C4D">
        <w:rPr>
          <w:noProof/>
          <w:sz w:val="22"/>
          <w:szCs w:val="22"/>
        </w:rPr>
        <w:t>(Hasibuan, 2020)</w:t>
      </w:r>
      <w:r w:rsidR="00032F39" w:rsidRPr="001D0C4D">
        <w:rPr>
          <w:rStyle w:val="FootnoteReference"/>
          <w:sz w:val="22"/>
          <w:szCs w:val="22"/>
        </w:rPr>
        <w:fldChar w:fldCharType="end"/>
      </w:r>
      <w:r w:rsidR="00032F39" w:rsidRPr="001D0C4D">
        <w:rPr>
          <w:sz w:val="22"/>
          <w:szCs w:val="22"/>
        </w:rPr>
        <w:t xml:space="preserve">. </w:t>
      </w:r>
      <w:r w:rsidR="003C69A1" w:rsidRPr="001D0C4D">
        <w:rPr>
          <w:sz w:val="22"/>
          <w:szCs w:val="22"/>
        </w:rPr>
        <w:t>Agar pendidikan menjadi proses konservasi nilai, setiap guru perlu dikualifikasikan sebagai seseorang yang bertugas mewariskan nilai dan no</w:t>
      </w:r>
      <w:r w:rsidR="00060512" w:rsidRPr="001D0C4D">
        <w:rPr>
          <w:sz w:val="22"/>
          <w:szCs w:val="22"/>
        </w:rPr>
        <w:t xml:space="preserve">rma kepada generasi berikutnya </w:t>
      </w:r>
      <w:r w:rsidR="003C69A1" w:rsidRPr="001D0C4D">
        <w:rPr>
          <w:sz w:val="22"/>
          <w:szCs w:val="22"/>
        </w:rPr>
        <w:t>karena pendidikan menumbuhkan perkembangan nilai baru</w:t>
      </w:r>
      <w:r w:rsidR="00032F39" w:rsidRPr="001D0C4D">
        <w:rPr>
          <w:sz w:val="22"/>
          <w:szCs w:val="22"/>
        </w:rPr>
        <w:t xml:space="preserve">. </w:t>
      </w:r>
    </w:p>
    <w:bookmarkEnd w:id="1"/>
    <w:p w:rsidR="003C69A1" w:rsidRPr="001D0C4D" w:rsidRDefault="003C69A1" w:rsidP="00F21FAD">
      <w:pPr>
        <w:widowControl w:val="0"/>
        <w:autoSpaceDE w:val="0"/>
        <w:autoSpaceDN w:val="0"/>
        <w:adjustRightInd w:val="0"/>
        <w:spacing w:line="276" w:lineRule="auto"/>
        <w:ind w:firstLine="567"/>
        <w:jc w:val="both"/>
        <w:rPr>
          <w:sz w:val="22"/>
          <w:szCs w:val="22"/>
        </w:rPr>
      </w:pPr>
      <w:r w:rsidRPr="001D0C4D">
        <w:rPr>
          <w:sz w:val="22"/>
          <w:szCs w:val="22"/>
        </w:rPr>
        <w:t xml:space="preserve">Karena kinerja guru dalam bidang ini dipengaruhi oleh berbagai faktor yang mempengaruhi dan bergantung, seperti faktor motivasi dan faktor disiplin, maka kinerja guru </w:t>
      </w:r>
      <w:r w:rsidR="004F1F29" w:rsidRPr="001D0C4D">
        <w:rPr>
          <w:sz w:val="22"/>
          <w:szCs w:val="22"/>
        </w:rPr>
        <w:t>paling tidak mampu</w:t>
      </w:r>
      <w:r w:rsidRPr="001D0C4D">
        <w:rPr>
          <w:sz w:val="22"/>
          <w:szCs w:val="22"/>
        </w:rPr>
        <w:t xml:space="preserve"> meningkatkan mutu dan </w:t>
      </w:r>
      <w:r w:rsidR="004F1F29" w:rsidRPr="001D0C4D">
        <w:rPr>
          <w:sz w:val="22"/>
          <w:szCs w:val="22"/>
        </w:rPr>
        <w:t>kesesuaian</w:t>
      </w:r>
      <w:r w:rsidRPr="001D0C4D">
        <w:rPr>
          <w:sz w:val="22"/>
          <w:szCs w:val="22"/>
        </w:rPr>
        <w:t xml:space="preserve"> pendidikan. </w:t>
      </w:r>
      <w:r w:rsidR="006C7DDA" w:rsidRPr="001D0C4D">
        <w:rPr>
          <w:sz w:val="22"/>
          <w:szCs w:val="22"/>
        </w:rPr>
        <w:t>Disiplin kerja ialah</w:t>
      </w:r>
      <w:r w:rsidR="00A723E2" w:rsidRPr="001D0C4D">
        <w:rPr>
          <w:sz w:val="22"/>
          <w:szCs w:val="22"/>
        </w:rPr>
        <w:t xml:space="preserve"> faktor yang memengaruhi kinerja</w:t>
      </w:r>
      <w:r w:rsidRPr="001D0C4D">
        <w:rPr>
          <w:sz w:val="22"/>
          <w:szCs w:val="22"/>
        </w:rPr>
        <w:t xml:space="preserve">. Untuk mencapai tujuan sekolah, kinerja guru memainkan peran penting. Siswa dan orang tua mereka akan terpengaruh oleh kinerja guru. </w:t>
      </w:r>
      <w:r w:rsidR="00A723E2" w:rsidRPr="001D0C4D">
        <w:rPr>
          <w:sz w:val="22"/>
          <w:szCs w:val="22"/>
        </w:rPr>
        <w:t>Atas dasar itulah, guru perlu</w:t>
      </w:r>
      <w:r w:rsidRPr="001D0C4D">
        <w:rPr>
          <w:sz w:val="22"/>
          <w:szCs w:val="22"/>
        </w:rPr>
        <w:t xml:space="preserve"> </w:t>
      </w:r>
      <w:r w:rsidR="006C7DDA" w:rsidRPr="001D0C4D">
        <w:rPr>
          <w:sz w:val="22"/>
          <w:szCs w:val="22"/>
        </w:rPr>
        <w:t>segenap hati</w:t>
      </w:r>
      <w:r w:rsidRPr="001D0C4D">
        <w:rPr>
          <w:sz w:val="22"/>
          <w:szCs w:val="22"/>
        </w:rPr>
        <w:t xml:space="preserve"> terampil di bidangnya dan mampu melayani siswa </w:t>
      </w:r>
      <w:r w:rsidR="006C7DDA" w:rsidRPr="001D0C4D">
        <w:rPr>
          <w:sz w:val="22"/>
          <w:szCs w:val="22"/>
        </w:rPr>
        <w:lastRenderedPageBreak/>
        <w:t>dengan</w:t>
      </w:r>
      <w:r w:rsidRPr="001D0C4D">
        <w:rPr>
          <w:sz w:val="22"/>
          <w:szCs w:val="22"/>
        </w:rPr>
        <w:t xml:space="preserve"> efektif.</w:t>
      </w:r>
      <w:r w:rsidR="00A723E2" w:rsidRPr="001D0C4D">
        <w:rPr>
          <w:sz w:val="22"/>
          <w:szCs w:val="22"/>
        </w:rPr>
        <w:t xml:space="preserve"> Profesionalitas kinerja guru menjadi aspek yang</w:t>
      </w:r>
      <w:r w:rsidRPr="001D0C4D">
        <w:rPr>
          <w:sz w:val="22"/>
          <w:szCs w:val="22"/>
        </w:rPr>
        <w:t xml:space="preserve"> diperlukan komponen pendukung untuk mewujudkannya.</w:t>
      </w:r>
    </w:p>
    <w:p w:rsidR="003C69A1" w:rsidRPr="001D0C4D" w:rsidRDefault="003E1798" w:rsidP="00F21FAD">
      <w:pPr>
        <w:widowControl w:val="0"/>
        <w:autoSpaceDE w:val="0"/>
        <w:autoSpaceDN w:val="0"/>
        <w:adjustRightInd w:val="0"/>
        <w:spacing w:line="276" w:lineRule="auto"/>
        <w:ind w:firstLine="567"/>
        <w:jc w:val="both"/>
        <w:rPr>
          <w:sz w:val="22"/>
          <w:szCs w:val="22"/>
        </w:rPr>
      </w:pPr>
      <w:r w:rsidRPr="001D0C4D">
        <w:rPr>
          <w:sz w:val="22"/>
          <w:szCs w:val="22"/>
        </w:rPr>
        <w:t>Guna</w:t>
      </w:r>
      <w:r w:rsidR="003C69A1" w:rsidRPr="001D0C4D">
        <w:rPr>
          <w:sz w:val="22"/>
          <w:szCs w:val="22"/>
        </w:rPr>
        <w:t xml:space="preserve"> memenuhi tanggung jawab dan fungsinya sebagai guru semaksimal mungkin, guru profesional memiliki kompetensi dan keahlian khusus di bidang pendidikan.</w:t>
      </w:r>
      <w:r w:rsidRPr="001D0C4D">
        <w:rPr>
          <w:sz w:val="22"/>
          <w:szCs w:val="22"/>
        </w:rPr>
        <w:t xml:space="preserve"> Faktor yang memengaruhi kinerja guru ialah motivasi kerja.</w:t>
      </w:r>
      <w:r w:rsidR="003C69A1" w:rsidRPr="001D0C4D">
        <w:rPr>
          <w:sz w:val="22"/>
          <w:szCs w:val="22"/>
        </w:rPr>
        <w:t xml:space="preserve"> </w:t>
      </w:r>
    </w:p>
    <w:p w:rsidR="00ED09DA" w:rsidRPr="001D0C4D" w:rsidRDefault="003C69A1" w:rsidP="00F21FAD">
      <w:pPr>
        <w:widowControl w:val="0"/>
        <w:autoSpaceDE w:val="0"/>
        <w:autoSpaceDN w:val="0"/>
        <w:adjustRightInd w:val="0"/>
        <w:spacing w:line="276" w:lineRule="auto"/>
        <w:ind w:firstLine="567"/>
        <w:jc w:val="both"/>
        <w:rPr>
          <w:sz w:val="22"/>
          <w:szCs w:val="22"/>
        </w:rPr>
      </w:pPr>
      <w:r w:rsidRPr="001D0C4D">
        <w:rPr>
          <w:sz w:val="22"/>
          <w:szCs w:val="22"/>
        </w:rPr>
        <w:t xml:space="preserve">Motivasi kerja tidak lebih dari suatu keadaan yang membangkitkan semangat atau dorongan dalam bekerja. </w:t>
      </w:r>
      <w:r w:rsidR="00ED09DA" w:rsidRPr="001D0C4D">
        <w:rPr>
          <w:sz w:val="22"/>
          <w:szCs w:val="22"/>
        </w:rPr>
        <w:t>Motivasi kerja ialah pendorong semangat dalam bekerja. Motivasi merupakan keadaan seseorang guna melaksanakan kegiatan tertentu untuk menggapai tujuan</w:t>
      </w:r>
      <w:r w:rsidRPr="001D0C4D">
        <w:rPr>
          <w:rStyle w:val="FootnoteReference"/>
          <w:sz w:val="22"/>
          <w:szCs w:val="22"/>
          <w:vertAlign w:val="baseline"/>
        </w:rPr>
        <w:t xml:space="preserve"> </w:t>
      </w:r>
      <w:r w:rsidR="00032F39" w:rsidRPr="001D0C4D">
        <w:rPr>
          <w:rStyle w:val="FootnoteReference"/>
          <w:sz w:val="22"/>
          <w:szCs w:val="22"/>
        </w:rPr>
        <w:fldChar w:fldCharType="begin" w:fldLock="1"/>
      </w:r>
      <w:r w:rsidR="00556967" w:rsidRPr="001D0C4D">
        <w:rPr>
          <w:sz w:val="22"/>
          <w:szCs w:val="22"/>
        </w:rPr>
        <w:instrText>ADDIN CSL_CITATION {"citationItems":[{"id":"ITEM-1","itemData":{"ISBN":"9786028479585","author":[{"dropping-particle":"","family":"Sudarmanto","given":"","non-dropping-particle":"","parse-names":false,"suffix":""}],"id":"ITEM-1","issued":{"date-parts":[["2020"]]},"publisher":"Pustaka Pelajar","title":"Kinerja dan Pengembangan Kompetensi SDM","type":"book"},"uris":["http://www.mendeley.com/documents/?uuid=dec96656-32df-4d00-91dd-b58b372cbc21"]}],"mendeley":{"formattedCitation":"(Sudarmanto, 2020)","plainTextFormattedCitation":"(Sudarmanto, 2020)","previouslyFormattedCitation":"(Sudarmanto, 2020)"},"properties":{"noteIndex":0},"schema":"https://github.com/citation-style-language/schema/raw/master/csl-citation.json"}</w:instrText>
      </w:r>
      <w:r w:rsidR="00032F39" w:rsidRPr="001D0C4D">
        <w:rPr>
          <w:rStyle w:val="FootnoteReference"/>
          <w:sz w:val="22"/>
          <w:szCs w:val="22"/>
        </w:rPr>
        <w:fldChar w:fldCharType="separate"/>
      </w:r>
      <w:r w:rsidR="00AD3ACD" w:rsidRPr="001D0C4D">
        <w:rPr>
          <w:noProof/>
          <w:sz w:val="22"/>
          <w:szCs w:val="22"/>
        </w:rPr>
        <w:t>(Sudarmanto, 2020)</w:t>
      </w:r>
      <w:r w:rsidR="00032F39" w:rsidRPr="001D0C4D">
        <w:rPr>
          <w:rStyle w:val="FootnoteReference"/>
          <w:sz w:val="22"/>
          <w:szCs w:val="22"/>
        </w:rPr>
        <w:fldChar w:fldCharType="end"/>
      </w:r>
      <w:r w:rsidR="00032F39" w:rsidRPr="001D0C4D">
        <w:rPr>
          <w:sz w:val="22"/>
          <w:szCs w:val="22"/>
        </w:rPr>
        <w:t xml:space="preserve">. </w:t>
      </w:r>
      <w:r w:rsidR="00ED09DA" w:rsidRPr="001D0C4D">
        <w:rPr>
          <w:sz w:val="22"/>
          <w:szCs w:val="22"/>
        </w:rPr>
        <w:t>Contoh disiplin kerja guru antara lain mematuhi aturan kerja, mengikuti prosedur sekolah, menggunakan sarana dan prasarana, mengikuti panutan, dan diawasi oleh atasan atau kepala sekolah.</w:t>
      </w:r>
    </w:p>
    <w:p w:rsidR="003C69A1" w:rsidRPr="001D0C4D" w:rsidRDefault="003C69A1" w:rsidP="00F21FAD">
      <w:pPr>
        <w:widowControl w:val="0"/>
        <w:autoSpaceDE w:val="0"/>
        <w:autoSpaceDN w:val="0"/>
        <w:adjustRightInd w:val="0"/>
        <w:spacing w:line="276" w:lineRule="auto"/>
        <w:ind w:firstLine="567"/>
        <w:jc w:val="both"/>
        <w:rPr>
          <w:sz w:val="22"/>
          <w:szCs w:val="22"/>
        </w:rPr>
      </w:pPr>
      <w:r w:rsidRPr="001D0C4D">
        <w:rPr>
          <w:sz w:val="22"/>
          <w:szCs w:val="22"/>
        </w:rPr>
        <w:t xml:space="preserve">Kesediaan </w:t>
      </w:r>
      <w:r w:rsidR="009C360D" w:rsidRPr="001D0C4D">
        <w:rPr>
          <w:sz w:val="22"/>
          <w:szCs w:val="22"/>
        </w:rPr>
        <w:t>pada diri individu guna menaatu segala norma maupun aturan sosial yang berlaku</w:t>
      </w:r>
      <w:r w:rsidRPr="001D0C4D">
        <w:rPr>
          <w:sz w:val="22"/>
          <w:szCs w:val="22"/>
        </w:rPr>
        <w:t xml:space="preserve"> adalah disiplin. Karena disiplin </w:t>
      </w:r>
      <w:r w:rsidR="005A1509" w:rsidRPr="001D0C4D">
        <w:rPr>
          <w:sz w:val="22"/>
          <w:szCs w:val="22"/>
        </w:rPr>
        <w:t xml:space="preserve">memiliki </w:t>
      </w:r>
      <w:r w:rsidRPr="001D0C4D">
        <w:rPr>
          <w:sz w:val="22"/>
          <w:szCs w:val="22"/>
        </w:rPr>
        <w:t xml:space="preserve">hubungan </w:t>
      </w:r>
      <w:r w:rsidR="005A1509" w:rsidRPr="001D0C4D">
        <w:rPr>
          <w:sz w:val="22"/>
          <w:szCs w:val="22"/>
        </w:rPr>
        <w:t>terhadap</w:t>
      </w:r>
      <w:r w:rsidRPr="001D0C4D">
        <w:rPr>
          <w:sz w:val="22"/>
          <w:szCs w:val="22"/>
        </w:rPr>
        <w:t xml:space="preserve"> </w:t>
      </w:r>
      <w:r w:rsidR="00ED49A1" w:rsidRPr="001D0C4D">
        <w:rPr>
          <w:sz w:val="22"/>
          <w:szCs w:val="22"/>
        </w:rPr>
        <w:t xml:space="preserve">tata tertib </w:t>
      </w:r>
      <w:r w:rsidRPr="001D0C4D">
        <w:rPr>
          <w:sz w:val="22"/>
          <w:szCs w:val="22"/>
        </w:rPr>
        <w:t>atau</w:t>
      </w:r>
      <w:r w:rsidR="005A1509" w:rsidRPr="001D0C4D">
        <w:rPr>
          <w:sz w:val="22"/>
          <w:szCs w:val="22"/>
        </w:rPr>
        <w:t>pun</w:t>
      </w:r>
      <w:r w:rsidR="00ED49A1" w:rsidRPr="001D0C4D">
        <w:rPr>
          <w:sz w:val="22"/>
          <w:szCs w:val="22"/>
        </w:rPr>
        <w:t xml:space="preserve"> aturan,</w:t>
      </w:r>
      <w:r w:rsidRPr="001D0C4D">
        <w:rPr>
          <w:sz w:val="22"/>
          <w:szCs w:val="22"/>
        </w:rPr>
        <w:t xml:space="preserve"> seorang guru yang disiplin </w:t>
      </w:r>
      <w:r w:rsidR="00841B89" w:rsidRPr="001D0C4D">
        <w:rPr>
          <w:sz w:val="22"/>
          <w:szCs w:val="22"/>
        </w:rPr>
        <w:t xml:space="preserve">bisa </w:t>
      </w:r>
      <w:r w:rsidRPr="001D0C4D">
        <w:rPr>
          <w:sz w:val="22"/>
          <w:szCs w:val="22"/>
        </w:rPr>
        <w:t>dipahami sebagai orang yang mematuhi se</w:t>
      </w:r>
      <w:r w:rsidR="00841B89" w:rsidRPr="001D0C4D">
        <w:rPr>
          <w:sz w:val="22"/>
          <w:szCs w:val="22"/>
        </w:rPr>
        <w:t>gala</w:t>
      </w:r>
      <w:r w:rsidRPr="001D0C4D">
        <w:rPr>
          <w:sz w:val="22"/>
          <w:szCs w:val="22"/>
        </w:rPr>
        <w:t xml:space="preserve"> prosedur yang telah ditetapkan.</w:t>
      </w:r>
    </w:p>
    <w:p w:rsidR="00ED49A1" w:rsidRPr="001D0C4D" w:rsidRDefault="00ED49A1" w:rsidP="00ED49A1">
      <w:pPr>
        <w:widowControl w:val="0"/>
        <w:autoSpaceDE w:val="0"/>
        <w:autoSpaceDN w:val="0"/>
        <w:adjustRightInd w:val="0"/>
        <w:spacing w:line="276" w:lineRule="auto"/>
        <w:ind w:firstLine="567"/>
        <w:jc w:val="both"/>
        <w:rPr>
          <w:sz w:val="22"/>
          <w:szCs w:val="22"/>
        </w:rPr>
      </w:pPr>
      <w:r w:rsidRPr="001D0C4D">
        <w:rPr>
          <w:sz w:val="22"/>
          <w:szCs w:val="22"/>
        </w:rPr>
        <w:t>Rasa tanggung jawab individu terhadap tugas yang diemban tercermin dalam kedisiplinan yang baik. Moral, semangat kerja, dan dukungan untuk mencapai tujuan yang telah disepakati semuanya dibawa oleh kedisiplinan. Guru yang menguasai disiplin mampu memantau ketentuan-ketentuan dalam penerapannya. Kegiatan belajar mengajar, yang dapat mengarah pada kinerja profesional. Guru juga harus mempraktekkan disiplin kerja. Oleh karena itu, guru harus selalu diajarkan untuk disiplin. Salah satu lembaga pendidikan Kota Lubuklinggau adalah SMK Budi Utomo.</w:t>
      </w:r>
    </w:p>
    <w:p w:rsidR="00ED49A1" w:rsidRPr="001D0C4D" w:rsidRDefault="00ED49A1" w:rsidP="00ED49A1">
      <w:pPr>
        <w:widowControl w:val="0"/>
        <w:autoSpaceDE w:val="0"/>
        <w:autoSpaceDN w:val="0"/>
        <w:adjustRightInd w:val="0"/>
        <w:spacing w:line="276" w:lineRule="auto"/>
        <w:ind w:firstLine="567"/>
        <w:jc w:val="both"/>
        <w:rPr>
          <w:sz w:val="22"/>
          <w:szCs w:val="22"/>
        </w:rPr>
      </w:pPr>
      <w:r w:rsidRPr="001D0C4D">
        <w:rPr>
          <w:sz w:val="22"/>
          <w:szCs w:val="22"/>
        </w:rPr>
        <w:t xml:space="preserve">Observasi awal di SMK Budi Utomo Kota Lubuklinggau mengungkapkan </w:t>
      </w:r>
      <w:r w:rsidRPr="001D0C4D">
        <w:rPr>
          <w:sz w:val="22"/>
          <w:szCs w:val="22"/>
        </w:rPr>
        <w:lastRenderedPageBreak/>
        <w:t>beberapa permasalahan, salah satunya adalah kinerja guru yang rata-rata di bawah standar, yang dibuktikan dengan seringnya mereka absen.</w:t>
      </w:r>
    </w:p>
    <w:p w:rsidR="00ED49A1" w:rsidRPr="001D0C4D" w:rsidRDefault="00ED49A1" w:rsidP="00F21FAD">
      <w:pPr>
        <w:widowControl w:val="0"/>
        <w:autoSpaceDE w:val="0"/>
        <w:autoSpaceDN w:val="0"/>
        <w:adjustRightInd w:val="0"/>
        <w:spacing w:line="276" w:lineRule="auto"/>
        <w:ind w:firstLine="567"/>
        <w:jc w:val="both"/>
        <w:rPr>
          <w:sz w:val="22"/>
          <w:szCs w:val="22"/>
        </w:rPr>
      </w:pPr>
      <w:r w:rsidRPr="001D0C4D">
        <w:rPr>
          <w:sz w:val="22"/>
          <w:szCs w:val="22"/>
        </w:rPr>
        <w:t xml:space="preserve">Ketentuan atau aturan yang berlaku secara maksimal, baik secara khusus maupun umum, mengatur kinerja seorang guru sebagai pendidik. </w:t>
      </w:r>
      <w:r w:rsidR="009730C5" w:rsidRPr="001D0C4D">
        <w:rPr>
          <w:sz w:val="22"/>
          <w:szCs w:val="22"/>
        </w:rPr>
        <w:t xml:space="preserve">Apabila guru telah menjalankan perannya sebagai guru dengan baik </w:t>
      </w:r>
      <w:r w:rsidR="009C360D" w:rsidRPr="001D0C4D">
        <w:rPr>
          <w:sz w:val="22"/>
          <w:szCs w:val="22"/>
        </w:rPr>
        <w:t>berdasar pada tata cara, maka kinerja guru</w:t>
      </w:r>
      <w:r w:rsidR="009730C5" w:rsidRPr="001D0C4D">
        <w:rPr>
          <w:sz w:val="22"/>
          <w:szCs w:val="22"/>
        </w:rPr>
        <w:t xml:space="preserve"> </w:t>
      </w:r>
      <w:r w:rsidRPr="001D0C4D">
        <w:rPr>
          <w:sz w:val="22"/>
          <w:szCs w:val="22"/>
        </w:rPr>
        <w:t xml:space="preserve">dapat dikatakan berada pada level tertingginya. Melakukan yang terbaik dan menunjukkan kemampuan mengajar yang terkait dengan kompetensi mengajar mereka. Tidak adanya disiplin guru selama jam pelajaran adalah masalah lain. Guru masih memiliki kesadaran yang rendah akan pentingnya menjaga disiplin kerja saat menyelesaikan tugas mengajar, dan rata-rata terlambat masuk kelas, membuat lingkungan </w:t>
      </w:r>
      <w:r w:rsidRPr="001D0C4D">
        <w:rPr>
          <w:sz w:val="22"/>
          <w:szCs w:val="22"/>
        </w:rPr>
        <w:lastRenderedPageBreak/>
        <w:t xml:space="preserve">belajar kurang kondusif. </w:t>
      </w:r>
      <w:r w:rsidR="00A34BFB" w:rsidRPr="001D0C4D">
        <w:rPr>
          <w:sz w:val="22"/>
          <w:szCs w:val="22"/>
        </w:rPr>
        <w:t>Terdapat</w:t>
      </w:r>
      <w:r w:rsidRPr="001D0C4D">
        <w:rPr>
          <w:sz w:val="22"/>
          <w:szCs w:val="22"/>
        </w:rPr>
        <w:t xml:space="preserve"> guru muda atau guru baru yang meniru guru yang lebih tua </w:t>
      </w:r>
      <w:r w:rsidR="00A34BFB" w:rsidRPr="001D0C4D">
        <w:rPr>
          <w:sz w:val="22"/>
          <w:szCs w:val="22"/>
        </w:rPr>
        <w:t xml:space="preserve">yang </w:t>
      </w:r>
      <w:r w:rsidRPr="001D0C4D">
        <w:rPr>
          <w:sz w:val="22"/>
          <w:szCs w:val="22"/>
        </w:rPr>
        <w:t>kurang disiplin sehingga menimbulkan masalah.</w:t>
      </w:r>
    </w:p>
    <w:p w:rsidR="00032F39" w:rsidRPr="001D0C4D" w:rsidRDefault="00A34BFB" w:rsidP="006F5716">
      <w:pPr>
        <w:widowControl w:val="0"/>
        <w:autoSpaceDE w:val="0"/>
        <w:autoSpaceDN w:val="0"/>
        <w:adjustRightInd w:val="0"/>
        <w:spacing w:line="276" w:lineRule="auto"/>
        <w:ind w:firstLine="567"/>
        <w:jc w:val="both"/>
        <w:rPr>
          <w:sz w:val="22"/>
          <w:szCs w:val="22"/>
        </w:rPr>
      </w:pPr>
      <w:r w:rsidRPr="001D0C4D">
        <w:rPr>
          <w:sz w:val="22"/>
          <w:szCs w:val="22"/>
        </w:rPr>
        <w:t xml:space="preserve">Perilaku buruk seperti ini, jika sering terjadi, dapat mempersulit </w:t>
      </w:r>
      <w:r w:rsidR="00841B89" w:rsidRPr="001D0C4D">
        <w:rPr>
          <w:sz w:val="22"/>
          <w:szCs w:val="22"/>
        </w:rPr>
        <w:t>metode</w:t>
      </w:r>
      <w:r w:rsidRPr="001D0C4D">
        <w:rPr>
          <w:sz w:val="22"/>
          <w:szCs w:val="22"/>
        </w:rPr>
        <w:t xml:space="preserve"> belajar mengajar dan memberikan c</w:t>
      </w:r>
      <w:r w:rsidR="00841B89" w:rsidRPr="001D0C4D">
        <w:rPr>
          <w:sz w:val="22"/>
          <w:szCs w:val="22"/>
        </w:rPr>
        <w:t>erminan</w:t>
      </w:r>
      <w:r w:rsidRPr="001D0C4D">
        <w:rPr>
          <w:sz w:val="22"/>
          <w:szCs w:val="22"/>
        </w:rPr>
        <w:t xml:space="preserve"> yang buruk </w:t>
      </w:r>
      <w:r w:rsidR="00841B89" w:rsidRPr="001D0C4D">
        <w:rPr>
          <w:sz w:val="22"/>
          <w:szCs w:val="22"/>
        </w:rPr>
        <w:t>untuk</w:t>
      </w:r>
      <w:r w:rsidRPr="001D0C4D">
        <w:rPr>
          <w:sz w:val="22"/>
          <w:szCs w:val="22"/>
        </w:rPr>
        <w:t xml:space="preserve"> siswa. Karena kepala sekolah tidak konsisten menindaklanjuti pelanggaran, peraturan sekolah yang ada juga tidak ideal untuk mengendalikan pelanggaran disiplin. Diketahui</w:t>
      </w:r>
      <w:r w:rsidR="009730C5" w:rsidRPr="001D0C4D">
        <w:rPr>
          <w:sz w:val="22"/>
          <w:szCs w:val="22"/>
        </w:rPr>
        <w:t xml:space="preserve"> kinerja</w:t>
      </w:r>
      <w:r w:rsidR="009C360D" w:rsidRPr="001D0C4D">
        <w:rPr>
          <w:sz w:val="22"/>
          <w:szCs w:val="22"/>
        </w:rPr>
        <w:t xml:space="preserve"> terpengaruh oleh bermacam faktor, yakni</w:t>
      </w:r>
      <w:r w:rsidRPr="001D0C4D">
        <w:rPr>
          <w:sz w:val="22"/>
          <w:szCs w:val="22"/>
        </w:rPr>
        <w:t xml:space="preserve"> </w:t>
      </w:r>
      <w:r w:rsidR="009730C5" w:rsidRPr="001D0C4D">
        <w:rPr>
          <w:sz w:val="22"/>
          <w:szCs w:val="22"/>
        </w:rPr>
        <w:t>yakni</w:t>
      </w:r>
      <w:r w:rsidRPr="001D0C4D">
        <w:rPr>
          <w:sz w:val="22"/>
          <w:szCs w:val="22"/>
        </w:rPr>
        <w:t xml:space="preserve"> motivasi </w:t>
      </w:r>
      <w:r w:rsidR="009C360D" w:rsidRPr="001D0C4D">
        <w:rPr>
          <w:sz w:val="22"/>
          <w:szCs w:val="22"/>
        </w:rPr>
        <w:t>maupun</w:t>
      </w:r>
      <w:r w:rsidRPr="001D0C4D">
        <w:rPr>
          <w:sz w:val="22"/>
          <w:szCs w:val="22"/>
        </w:rPr>
        <w:t xml:space="preserve"> disiplin kerja</w:t>
      </w:r>
      <w:r w:rsidR="009C360D" w:rsidRPr="001D0C4D">
        <w:rPr>
          <w:sz w:val="22"/>
          <w:szCs w:val="22"/>
        </w:rPr>
        <w:t>. Sesuai penjelasan tersebut, peneliti memiliki ketertarikan guna melaksanakan kajian ber</w:t>
      </w:r>
      <w:r w:rsidR="00964288" w:rsidRPr="001D0C4D">
        <w:rPr>
          <w:sz w:val="22"/>
          <w:szCs w:val="22"/>
        </w:rPr>
        <w:t>judul</w:t>
      </w:r>
      <w:r w:rsidR="00032F39" w:rsidRPr="001D0C4D">
        <w:rPr>
          <w:sz w:val="22"/>
          <w:szCs w:val="22"/>
        </w:rPr>
        <w:t xml:space="preserve"> </w:t>
      </w:r>
      <w:r w:rsidR="00032F39" w:rsidRPr="001D0C4D">
        <w:rPr>
          <w:b/>
          <w:bCs/>
          <w:sz w:val="22"/>
          <w:szCs w:val="22"/>
        </w:rPr>
        <w:t>“</w:t>
      </w:r>
      <w:r w:rsidR="00032F39" w:rsidRPr="001D0C4D">
        <w:rPr>
          <w:b/>
          <w:bCs/>
          <w:i/>
          <w:sz w:val="22"/>
          <w:szCs w:val="22"/>
        </w:rPr>
        <w:t>Pengaruh Motivasi Kerja dan Disiplin Kerja terhadap Kinerja Guru di SMK Budi Utomo Kota Lubuklinggau</w:t>
      </w:r>
      <w:r w:rsidR="00032F39" w:rsidRPr="001D0C4D">
        <w:rPr>
          <w:b/>
          <w:bCs/>
          <w:sz w:val="22"/>
          <w:szCs w:val="22"/>
        </w:rPr>
        <w:t>”.</w:t>
      </w:r>
    </w:p>
    <w:p w:rsidR="00032F39" w:rsidRPr="001D0C4D" w:rsidRDefault="00032F39" w:rsidP="00F3473E">
      <w:pPr>
        <w:spacing w:line="276" w:lineRule="auto"/>
        <w:jc w:val="both"/>
        <w:rPr>
          <w:bCs/>
          <w:sz w:val="22"/>
        </w:rPr>
        <w:sectPr w:rsidR="00032F39" w:rsidRPr="001D0C4D" w:rsidSect="00A223A1">
          <w:type w:val="continuous"/>
          <w:pgSz w:w="11906" w:h="16838" w:code="9"/>
          <w:pgMar w:top="1701" w:right="1701" w:bottom="1701" w:left="1701" w:header="850" w:footer="709" w:gutter="0"/>
          <w:cols w:num="2" w:space="708"/>
          <w:docGrid w:linePitch="360"/>
        </w:sectPr>
      </w:pPr>
    </w:p>
    <w:p w:rsidR="009B629B" w:rsidRPr="001D0C4D" w:rsidRDefault="009B629B" w:rsidP="00F3473E">
      <w:pPr>
        <w:spacing w:line="276" w:lineRule="auto"/>
        <w:jc w:val="both"/>
        <w:rPr>
          <w:bCs/>
          <w:sz w:val="22"/>
        </w:rPr>
      </w:pPr>
    </w:p>
    <w:p w:rsidR="00227F54" w:rsidRPr="001D0C4D" w:rsidRDefault="00227F54" w:rsidP="00CE4C44">
      <w:pPr>
        <w:pStyle w:val="Heading2"/>
        <w:numPr>
          <w:ilvl w:val="0"/>
          <w:numId w:val="2"/>
        </w:numPr>
        <w:spacing w:line="276" w:lineRule="auto"/>
        <w:ind w:left="567" w:hanging="567"/>
        <w:sectPr w:rsidR="00227F54" w:rsidRPr="001D0C4D" w:rsidSect="00A223A1">
          <w:type w:val="continuous"/>
          <w:pgSz w:w="11906" w:h="16838" w:code="9"/>
          <w:pgMar w:top="1701" w:right="1701" w:bottom="1701" w:left="1701" w:header="850" w:footer="709" w:gutter="0"/>
          <w:cols w:num="2" w:space="708"/>
          <w:docGrid w:linePitch="360"/>
        </w:sectPr>
      </w:pPr>
    </w:p>
    <w:p w:rsidR="000713F1" w:rsidRPr="001D0C4D" w:rsidRDefault="000713F1" w:rsidP="00CE4C44">
      <w:pPr>
        <w:pStyle w:val="Heading2"/>
        <w:numPr>
          <w:ilvl w:val="0"/>
          <w:numId w:val="2"/>
        </w:numPr>
        <w:spacing w:line="276" w:lineRule="auto"/>
        <w:ind w:left="567" w:hanging="567"/>
      </w:pPr>
      <w:r w:rsidRPr="001D0C4D">
        <w:lastRenderedPageBreak/>
        <w:t>METODOLOGI PENELITIAN</w:t>
      </w:r>
    </w:p>
    <w:p w:rsidR="00227F54" w:rsidRPr="001D0C4D" w:rsidRDefault="00227F54" w:rsidP="00CE4C44">
      <w:pPr>
        <w:pStyle w:val="ListParagraph"/>
        <w:numPr>
          <w:ilvl w:val="0"/>
          <w:numId w:val="18"/>
        </w:numPr>
        <w:pBdr>
          <w:top w:val="nil"/>
          <w:left w:val="nil"/>
          <w:bottom w:val="nil"/>
          <w:right w:val="nil"/>
          <w:between w:val="nil"/>
        </w:pBdr>
        <w:ind w:left="426" w:hanging="426"/>
        <w:rPr>
          <w:b/>
          <w:bCs/>
          <w:highlight w:val="white"/>
        </w:rPr>
        <w:sectPr w:rsidR="00227F54" w:rsidRPr="001D0C4D" w:rsidSect="00A223A1">
          <w:type w:val="continuous"/>
          <w:pgSz w:w="11906" w:h="16838" w:code="9"/>
          <w:pgMar w:top="1701" w:right="1701" w:bottom="1701" w:left="1701" w:header="850" w:footer="709" w:gutter="0"/>
          <w:cols w:num="2" w:space="708"/>
          <w:docGrid w:linePitch="360"/>
        </w:sectPr>
      </w:pPr>
    </w:p>
    <w:p w:rsidR="009B629B" w:rsidRPr="001D0C4D" w:rsidRDefault="00CE4C44" w:rsidP="00CE4C44">
      <w:pPr>
        <w:pStyle w:val="ListParagraph"/>
        <w:numPr>
          <w:ilvl w:val="0"/>
          <w:numId w:val="18"/>
        </w:numPr>
        <w:pBdr>
          <w:top w:val="nil"/>
          <w:left w:val="nil"/>
          <w:bottom w:val="nil"/>
          <w:right w:val="nil"/>
          <w:between w:val="nil"/>
        </w:pBdr>
        <w:ind w:left="426" w:hanging="426"/>
        <w:rPr>
          <w:b/>
          <w:bCs/>
          <w:highlight w:val="white"/>
        </w:rPr>
      </w:pPr>
      <w:r w:rsidRPr="001D0C4D">
        <w:rPr>
          <w:b/>
          <w:bCs/>
          <w:highlight w:val="white"/>
        </w:rPr>
        <w:lastRenderedPageBreak/>
        <w:t>Desain Penelitian</w:t>
      </w:r>
    </w:p>
    <w:p w:rsidR="00CE4C44" w:rsidRPr="001D0C4D" w:rsidRDefault="00CE4C44" w:rsidP="00942EB0">
      <w:pPr>
        <w:pStyle w:val="ListParagraph"/>
        <w:pBdr>
          <w:top w:val="nil"/>
          <w:left w:val="nil"/>
          <w:bottom w:val="nil"/>
          <w:right w:val="nil"/>
          <w:between w:val="nil"/>
        </w:pBdr>
        <w:ind w:left="425" w:firstLine="567"/>
      </w:pPr>
      <w:r w:rsidRPr="001D0C4D">
        <w:t xml:space="preserve">Desain penelitian </w:t>
      </w:r>
      <w:r w:rsidR="004F1F29" w:rsidRPr="001D0C4D">
        <w:t>ialah</w:t>
      </w:r>
      <w:r w:rsidRPr="001D0C4D">
        <w:t xml:space="preserve"> konsep </w:t>
      </w:r>
      <w:r w:rsidR="009C360D" w:rsidRPr="001D0C4D">
        <w:t>pada kajian</w:t>
      </w:r>
      <w:r w:rsidRPr="001D0C4D">
        <w:t xml:space="preserve"> yang </w:t>
      </w:r>
      <w:r w:rsidR="009C360D" w:rsidRPr="001D0C4D">
        <w:t>hendak dilaksanakan</w:t>
      </w:r>
      <w:r w:rsidRPr="001D0C4D">
        <w:t xml:space="preserve">. </w:t>
      </w:r>
      <w:r w:rsidR="009C360D" w:rsidRPr="001D0C4D">
        <w:t>Kajian</w:t>
      </w:r>
      <w:r w:rsidRPr="001D0C4D">
        <w:t xml:space="preserve"> ini </w:t>
      </w:r>
      <w:r w:rsidR="009C360D" w:rsidRPr="001D0C4D">
        <w:t>terlaksana</w:t>
      </w:r>
      <w:r w:rsidRPr="001D0C4D">
        <w:t xml:space="preserve"> di SMK </w:t>
      </w:r>
      <w:r w:rsidR="001C73F6" w:rsidRPr="001D0C4D">
        <w:t>Budi Utomo</w:t>
      </w:r>
      <w:r w:rsidRPr="001D0C4D">
        <w:t xml:space="preserve"> Kota Lubuklinggau dengan mengobservasi awal pada tempat penelitian. </w:t>
      </w:r>
      <w:r w:rsidR="00942EB0" w:rsidRPr="001D0C4D">
        <w:t xml:space="preserve">Desain penelitian penelitian ini menggambarkan variabel-variabel yang paling besar pengaruhnya, </w:t>
      </w:r>
      <w:r w:rsidR="009C360D" w:rsidRPr="001D0C4D">
        <w:t>terkhusus</w:t>
      </w:r>
      <w:r w:rsidR="00942EB0" w:rsidRPr="001D0C4D">
        <w:t xml:space="preserve"> antara variabel-variabel dengan unsur-unsur yang dipengaruhi dan dipengaruhi. </w:t>
      </w:r>
      <w:r w:rsidR="009C360D" w:rsidRPr="001D0C4D">
        <w:t>Pada kajian</w:t>
      </w:r>
      <w:r w:rsidR="00942EB0" w:rsidRPr="001D0C4D">
        <w:t xml:space="preserve"> ini </w:t>
      </w:r>
      <w:r w:rsidR="009C360D" w:rsidRPr="001D0C4D">
        <w:t>hendak mempergunakan dua variabel independen dan satu variabel dependen</w:t>
      </w:r>
      <w:r w:rsidR="00942EB0" w:rsidRPr="001D0C4D">
        <w:t xml:space="preserve">. </w:t>
      </w:r>
      <w:r w:rsidR="006F5716" w:rsidRPr="001D0C4D">
        <w:t xml:space="preserve">Disiplin kerja </w:t>
      </w:r>
      <w:r w:rsidR="009C360D" w:rsidRPr="001D0C4D">
        <w:t>maupun</w:t>
      </w:r>
      <w:r w:rsidR="006F5716" w:rsidRPr="001D0C4D">
        <w:t xml:space="preserve"> motivasi merupakan variabel </w:t>
      </w:r>
      <w:r w:rsidR="004F1F29" w:rsidRPr="001D0C4D">
        <w:t>independen</w:t>
      </w:r>
      <w:r w:rsidR="006F5716" w:rsidRPr="001D0C4D">
        <w:t xml:space="preserve">, sedangkan kinerja guru sebagai variabel </w:t>
      </w:r>
      <w:r w:rsidR="004F1F29" w:rsidRPr="001D0C4D">
        <w:t>dependen</w:t>
      </w:r>
      <w:r w:rsidR="006F5716" w:rsidRPr="001D0C4D">
        <w:t>.</w:t>
      </w:r>
    </w:p>
    <w:p w:rsidR="001C73F6" w:rsidRPr="001D0C4D" w:rsidRDefault="001C73F6" w:rsidP="001C73F6">
      <w:pPr>
        <w:pStyle w:val="ListParagraph"/>
        <w:pBdr>
          <w:top w:val="nil"/>
          <w:left w:val="nil"/>
          <w:bottom w:val="nil"/>
          <w:right w:val="nil"/>
          <w:between w:val="nil"/>
        </w:pBdr>
        <w:ind w:left="426"/>
      </w:pPr>
    </w:p>
    <w:p w:rsidR="00A34BFB" w:rsidRPr="001D0C4D" w:rsidRDefault="00A34BFB" w:rsidP="001C73F6">
      <w:pPr>
        <w:pStyle w:val="ListParagraph"/>
        <w:pBdr>
          <w:top w:val="nil"/>
          <w:left w:val="nil"/>
          <w:bottom w:val="nil"/>
          <w:right w:val="nil"/>
          <w:between w:val="nil"/>
        </w:pBdr>
        <w:ind w:left="426"/>
      </w:pPr>
    </w:p>
    <w:p w:rsidR="00A34BFB" w:rsidRPr="001D0C4D" w:rsidRDefault="00A34BFB" w:rsidP="001C73F6">
      <w:pPr>
        <w:pStyle w:val="ListParagraph"/>
        <w:pBdr>
          <w:top w:val="nil"/>
          <w:left w:val="nil"/>
          <w:bottom w:val="nil"/>
          <w:right w:val="nil"/>
          <w:between w:val="nil"/>
        </w:pBdr>
        <w:ind w:left="426"/>
      </w:pPr>
    </w:p>
    <w:p w:rsidR="00A35B94" w:rsidRPr="001D0C4D" w:rsidRDefault="00A35B94" w:rsidP="001C73F6">
      <w:pPr>
        <w:pStyle w:val="ListParagraph"/>
        <w:pBdr>
          <w:top w:val="nil"/>
          <w:left w:val="nil"/>
          <w:bottom w:val="nil"/>
          <w:right w:val="nil"/>
          <w:between w:val="nil"/>
        </w:pBdr>
        <w:ind w:left="426"/>
      </w:pPr>
    </w:p>
    <w:p w:rsidR="00A35B94" w:rsidRPr="001D0C4D" w:rsidRDefault="00A35B94" w:rsidP="009C360D">
      <w:pPr>
        <w:pBdr>
          <w:top w:val="nil"/>
          <w:left w:val="nil"/>
          <w:bottom w:val="nil"/>
          <w:right w:val="nil"/>
          <w:between w:val="nil"/>
        </w:pBdr>
      </w:pPr>
    </w:p>
    <w:p w:rsidR="004F1F29" w:rsidRPr="001D0C4D" w:rsidRDefault="004F1F29" w:rsidP="009C360D">
      <w:pPr>
        <w:pBdr>
          <w:top w:val="nil"/>
          <w:left w:val="nil"/>
          <w:bottom w:val="nil"/>
          <w:right w:val="nil"/>
          <w:between w:val="nil"/>
        </w:pBdr>
      </w:pPr>
    </w:p>
    <w:p w:rsidR="009C360D" w:rsidRPr="001D0C4D" w:rsidRDefault="009C360D" w:rsidP="009C360D">
      <w:pPr>
        <w:pBdr>
          <w:top w:val="nil"/>
          <w:left w:val="nil"/>
          <w:bottom w:val="nil"/>
          <w:right w:val="nil"/>
          <w:between w:val="nil"/>
        </w:pBdr>
      </w:pPr>
    </w:p>
    <w:p w:rsidR="001C73F6" w:rsidRPr="001D0C4D" w:rsidRDefault="001C73F6" w:rsidP="001C73F6">
      <w:pPr>
        <w:pStyle w:val="ListParagraph"/>
        <w:numPr>
          <w:ilvl w:val="0"/>
          <w:numId w:val="20"/>
        </w:numPr>
        <w:pBdr>
          <w:top w:val="nil"/>
          <w:left w:val="nil"/>
          <w:bottom w:val="nil"/>
          <w:right w:val="nil"/>
          <w:between w:val="nil"/>
        </w:pBdr>
        <w:ind w:left="426" w:hanging="426"/>
        <w:rPr>
          <w:b/>
          <w:bCs/>
          <w:highlight w:val="white"/>
        </w:rPr>
      </w:pPr>
      <w:r w:rsidRPr="001D0C4D">
        <w:rPr>
          <w:b/>
          <w:bCs/>
          <w:highlight w:val="white"/>
        </w:rPr>
        <w:t>Teknik Pengumpulan Data</w:t>
      </w:r>
    </w:p>
    <w:p w:rsidR="001C73F6" w:rsidRPr="001D0C4D" w:rsidRDefault="001C73F6" w:rsidP="00942EB0">
      <w:pPr>
        <w:pStyle w:val="ListParagraph"/>
        <w:pBdr>
          <w:top w:val="nil"/>
          <w:left w:val="nil"/>
          <w:bottom w:val="nil"/>
          <w:right w:val="nil"/>
          <w:between w:val="nil"/>
        </w:pBdr>
        <w:ind w:firstLine="567"/>
      </w:pPr>
      <w:r w:rsidRPr="001D0C4D">
        <w:rPr>
          <w:highlight w:val="white"/>
        </w:rPr>
        <w:t xml:space="preserve">Dokumentasi. Kuesioner </w:t>
      </w:r>
      <w:r w:rsidRPr="001D0C4D">
        <w:t xml:space="preserve">tersebut dianalisis menggunakan SPSS dengan menggunakan rumus validitas, normalitas dan reliabilitas. </w:t>
      </w:r>
      <w:r w:rsidR="006F5716" w:rsidRPr="001D0C4D">
        <w:t xml:space="preserve">Sampling jenuh digunakan untuk sampel penelitian ini, yang meliputi seluruh 31 guru SMK Budi Utomo di Kota Lubuklinggau. </w:t>
      </w:r>
      <w:r w:rsidR="004F1F29" w:rsidRPr="001D0C4D">
        <w:t>Kajian</w:t>
      </w:r>
      <w:r w:rsidR="006F5716" w:rsidRPr="001D0C4D">
        <w:t xml:space="preserve"> ini </w:t>
      </w:r>
      <w:r w:rsidR="009C360D" w:rsidRPr="001D0C4D">
        <w:t>mempergunakan</w:t>
      </w:r>
      <w:r w:rsidR="006F5716" w:rsidRPr="001D0C4D">
        <w:t xml:space="preserve"> regresi linier sederhana, koefisien korelasi, dan uji t untuk analisis datanya, dilanjutkan dengan regresi </w:t>
      </w:r>
      <w:r w:rsidR="009C360D" w:rsidRPr="001D0C4D">
        <w:t>linear</w:t>
      </w:r>
      <w:r w:rsidR="006F5716" w:rsidRPr="001D0C4D">
        <w:t xml:space="preserve"> berganda, koefisien determinasi, dan uji f.</w:t>
      </w:r>
    </w:p>
    <w:p w:rsidR="001C73F6" w:rsidRPr="001D0C4D" w:rsidRDefault="001C73F6" w:rsidP="001C73F6">
      <w:pPr>
        <w:pStyle w:val="ListParagraph"/>
        <w:numPr>
          <w:ilvl w:val="0"/>
          <w:numId w:val="21"/>
        </w:numPr>
        <w:pBdr>
          <w:top w:val="nil"/>
          <w:left w:val="nil"/>
          <w:bottom w:val="nil"/>
          <w:right w:val="nil"/>
          <w:between w:val="nil"/>
        </w:pBdr>
        <w:ind w:left="426" w:hanging="426"/>
        <w:rPr>
          <w:b/>
          <w:bCs/>
          <w:highlight w:val="white"/>
        </w:rPr>
      </w:pPr>
      <w:r w:rsidRPr="001D0C4D">
        <w:rPr>
          <w:b/>
          <w:bCs/>
          <w:highlight w:val="white"/>
        </w:rPr>
        <w:t>Populasi dan Sampel</w:t>
      </w:r>
    </w:p>
    <w:p w:rsidR="00AD3ACD" w:rsidRPr="001D0C4D" w:rsidRDefault="00AD3ACD" w:rsidP="00AD3ACD">
      <w:pPr>
        <w:pStyle w:val="ListParagraph"/>
        <w:numPr>
          <w:ilvl w:val="0"/>
          <w:numId w:val="22"/>
        </w:numPr>
        <w:pBdr>
          <w:top w:val="nil"/>
          <w:left w:val="nil"/>
          <w:bottom w:val="nil"/>
          <w:right w:val="nil"/>
          <w:between w:val="nil"/>
        </w:pBdr>
        <w:ind w:left="426" w:hanging="426"/>
        <w:rPr>
          <w:b/>
          <w:bCs/>
          <w:highlight w:val="white"/>
        </w:rPr>
      </w:pPr>
      <w:r w:rsidRPr="001D0C4D">
        <w:rPr>
          <w:b/>
          <w:bCs/>
          <w:highlight w:val="white"/>
        </w:rPr>
        <w:t>Populasi</w:t>
      </w:r>
    </w:p>
    <w:p w:rsidR="00AD3ACD" w:rsidRPr="001D0C4D" w:rsidRDefault="00F35A4E" w:rsidP="00AD3ACD">
      <w:pPr>
        <w:pStyle w:val="ListParagraph"/>
        <w:pBdr>
          <w:top w:val="nil"/>
          <w:left w:val="nil"/>
          <w:bottom w:val="nil"/>
          <w:right w:val="nil"/>
          <w:between w:val="nil"/>
        </w:pBdr>
        <w:ind w:left="425"/>
      </w:pPr>
      <w:r w:rsidRPr="001D0C4D">
        <w:t xml:space="preserve">Menurut </w:t>
      </w:r>
      <w:r w:rsidR="00AD3ACD" w:rsidRPr="001D0C4D">
        <w:fldChar w:fldCharType="begin" w:fldLock="1"/>
      </w:r>
      <w:r w:rsidR="00556967" w:rsidRPr="001D0C4D">
        <w:instrText>ADDIN CSL_CITATION {"citationItems":[{"id":"ITEM-1","itemData":{"ISBN":"978-602-0874-11-1","author":[{"dropping-particle":"","family":"Sujarweni","given":"Wiratna","non-dropping-particle":"","parse-names":false,"suffix":""}],"id":"ITEM-1","issued":{"date-parts":[["2015"]]},"publisher":"Pustaka Baru Press","title":"Metode Penelitian Ekonomi dan Bisnis","type":"book"},"uris":["http://www.mendeley.com/documents/?uuid=ec8929e4-8d3d-4416-b4d2-caf5647d74c8"]}],"mendeley":{"formattedCitation":"(Sujarweni, 2015)","plainTextFormattedCitation":"(Sujarweni, 2015)","previouslyFormattedCitation":"(Sujarweni, 2015)"},"properties":{"noteIndex":0},"schema":"https://github.com/citation-style-language/schema/raw/master/csl-citation.json"}</w:instrText>
      </w:r>
      <w:r w:rsidR="00AD3ACD" w:rsidRPr="001D0C4D">
        <w:fldChar w:fldCharType="separate"/>
      </w:r>
      <w:r w:rsidR="00AD3ACD" w:rsidRPr="001D0C4D">
        <w:rPr>
          <w:noProof/>
        </w:rPr>
        <w:t>(Sujarweni, 2015)</w:t>
      </w:r>
      <w:r w:rsidR="00AD3ACD" w:rsidRPr="001D0C4D">
        <w:fldChar w:fldCharType="end"/>
      </w:r>
      <w:r w:rsidR="00AD3ACD" w:rsidRPr="001D0C4D">
        <w:t xml:space="preserve">, </w:t>
      </w:r>
      <w:r w:rsidR="00D51873" w:rsidRPr="001D0C4D">
        <w:t xml:space="preserve">Populasi </w:t>
      </w:r>
      <w:r w:rsidR="00172069" w:rsidRPr="001D0C4D">
        <w:t xml:space="preserve">ialah </w:t>
      </w:r>
      <w:r w:rsidR="00D51873" w:rsidRPr="001D0C4D">
        <w:t xml:space="preserve">seluruh jumlah yang terdiri atas objek maupun subjek yang memiliki ciri serta nilai </w:t>
      </w:r>
      <w:r w:rsidR="00172069" w:rsidRPr="001D0C4D">
        <w:t>spesifik</w:t>
      </w:r>
      <w:r w:rsidR="00D51873" w:rsidRPr="001D0C4D">
        <w:t xml:space="preserve"> ditentukan oleh peneliti yang akan diteliti serta setelah itu ditarik simpulannya. </w:t>
      </w:r>
      <w:r w:rsidR="00AD3ACD" w:rsidRPr="001D0C4D">
        <w:t>Populasi dalam penelitian ini adalah seluruh guru di SMK Budi Utomo Kota Lubuklinggau yang berjumlah 31 responden.</w:t>
      </w:r>
    </w:p>
    <w:p w:rsidR="00AD3ACD" w:rsidRPr="001D0C4D" w:rsidRDefault="00AD3ACD" w:rsidP="00F35A4E">
      <w:pPr>
        <w:pStyle w:val="ListParagraph"/>
        <w:numPr>
          <w:ilvl w:val="0"/>
          <w:numId w:val="22"/>
        </w:numPr>
        <w:pBdr>
          <w:top w:val="nil"/>
          <w:left w:val="nil"/>
          <w:bottom w:val="nil"/>
          <w:right w:val="nil"/>
          <w:between w:val="nil"/>
        </w:pBdr>
        <w:ind w:left="426" w:hanging="426"/>
        <w:rPr>
          <w:b/>
          <w:bCs/>
          <w:highlight w:val="white"/>
        </w:rPr>
      </w:pPr>
      <w:r w:rsidRPr="001D0C4D">
        <w:rPr>
          <w:b/>
          <w:bCs/>
          <w:highlight w:val="white"/>
        </w:rPr>
        <w:lastRenderedPageBreak/>
        <w:t>Sampel</w:t>
      </w:r>
    </w:p>
    <w:p w:rsidR="00F35A4E" w:rsidRPr="001D0C4D" w:rsidRDefault="00556967" w:rsidP="00F35A4E">
      <w:pPr>
        <w:pStyle w:val="ListParagraph"/>
        <w:pBdr>
          <w:top w:val="nil"/>
          <w:left w:val="nil"/>
          <w:bottom w:val="nil"/>
          <w:right w:val="nil"/>
          <w:between w:val="nil"/>
        </w:pBdr>
        <w:ind w:left="426"/>
      </w:pPr>
      <w:r w:rsidRPr="001D0C4D">
        <w:fldChar w:fldCharType="begin" w:fldLock="1"/>
      </w:r>
      <w:r w:rsidR="008E3B9C" w:rsidRPr="001D0C4D">
        <w:instrText>ADDIN CSL_CITATION {"citationItems":[{"id":"ITEM-1","itemData":{"ISBN":"978-602-0874-11-1","author":[{"dropping-particle":"","family":"Sujarweni","given":"Wiratna","non-dropping-particle":"","parse-names":false,"suffix":""}],"id":"ITEM-1","issued":{"date-parts":[["2015"]]},"publisher":"Pustaka Baru Press","title":"Metode Penelitian Ekonomi dan Bisnis","type":"book"},"uris":["http://www.mendeley.com/documents/?uuid=ec8929e4-8d3d-4416-b4d2-caf5647d74c8"]}],"mendeley":{"formattedCitation":"(Sujarweni, 2015)","plainTextFormattedCitation":"(Sujarweni, 2015)","previouslyFormattedCitation":"(Sujarweni, 2015)"},"properties":{"noteIndex":0},"schema":"https://github.com/citation-style-language/schema/raw/master/csl-citation.json"}</w:instrText>
      </w:r>
      <w:r w:rsidRPr="001D0C4D">
        <w:fldChar w:fldCharType="separate"/>
      </w:r>
      <w:r w:rsidRPr="001D0C4D">
        <w:rPr>
          <w:noProof/>
        </w:rPr>
        <w:t>(Sujarweni, 2015)</w:t>
      </w:r>
      <w:r w:rsidRPr="001D0C4D">
        <w:fldChar w:fldCharType="end"/>
      </w:r>
      <w:r w:rsidR="009C360D" w:rsidRPr="001D0C4D">
        <w:t xml:space="preserve"> menyebut bila</w:t>
      </w:r>
      <w:r w:rsidRPr="001D0C4D">
        <w:t xml:space="preserve"> </w:t>
      </w:r>
      <w:r w:rsidR="009C360D" w:rsidRPr="001D0C4D">
        <w:t>s</w:t>
      </w:r>
      <w:r w:rsidR="00F35A4E" w:rsidRPr="001D0C4D">
        <w:t xml:space="preserve">ampel </w:t>
      </w:r>
      <w:r w:rsidR="008C322E" w:rsidRPr="001D0C4D">
        <w:t>ialah</w:t>
      </w:r>
      <w:r w:rsidR="00F35A4E" w:rsidRPr="001D0C4D">
        <w:t xml:space="preserve"> </w:t>
      </w:r>
      <w:r w:rsidR="008C322E" w:rsidRPr="001D0C4D">
        <w:t>elemen</w:t>
      </w:r>
      <w:r w:rsidR="009C360D" w:rsidRPr="001D0C4D">
        <w:t xml:space="preserve"> dari beberapa kriteria pada populasi yang dipergunakan.</w:t>
      </w:r>
      <w:r w:rsidR="008C322E" w:rsidRPr="001D0C4D">
        <w:t xml:space="preserve"> </w:t>
      </w:r>
      <w:r w:rsidR="00F35A4E" w:rsidRPr="001D0C4D">
        <w:t>Dikarenakan jumlah populasi 31 orang, maka sampel diambil dari semua populasi. Maka penelitian ini me</w:t>
      </w:r>
      <w:r w:rsidR="00A35B94" w:rsidRPr="001D0C4D">
        <w:t>makai</w:t>
      </w:r>
      <w:r w:rsidR="00F35A4E" w:rsidRPr="001D0C4D">
        <w:t xml:space="preserve"> </w:t>
      </w:r>
      <w:r w:rsidR="009C360D" w:rsidRPr="001D0C4D">
        <w:t xml:space="preserve">metode sampel </w:t>
      </w:r>
      <w:r w:rsidR="009C360D" w:rsidRPr="001D0C4D">
        <w:lastRenderedPageBreak/>
        <w:t>jenuh, yaitu seluruh populasi sebagai sampel pada kajian ini.</w:t>
      </w:r>
    </w:p>
    <w:p w:rsidR="003C0014" w:rsidRPr="001D0C4D" w:rsidRDefault="003C0014" w:rsidP="00F35A4E">
      <w:pPr>
        <w:pStyle w:val="ListParagraph"/>
        <w:pBdr>
          <w:top w:val="nil"/>
          <w:left w:val="nil"/>
          <w:bottom w:val="nil"/>
          <w:right w:val="nil"/>
          <w:between w:val="nil"/>
        </w:pBdr>
        <w:ind w:left="426"/>
        <w:rPr>
          <w:b/>
          <w:bCs/>
          <w:highlight w:val="white"/>
        </w:rPr>
      </w:pPr>
    </w:p>
    <w:p w:rsidR="003C0014" w:rsidRPr="001D0C4D" w:rsidRDefault="003C0014" w:rsidP="003C0014">
      <w:pPr>
        <w:pStyle w:val="ListParagraph"/>
        <w:numPr>
          <w:ilvl w:val="0"/>
          <w:numId w:val="24"/>
        </w:numPr>
        <w:pBdr>
          <w:top w:val="nil"/>
          <w:left w:val="nil"/>
          <w:bottom w:val="nil"/>
          <w:right w:val="nil"/>
          <w:between w:val="nil"/>
        </w:pBdr>
        <w:ind w:left="426" w:hanging="426"/>
        <w:rPr>
          <w:b/>
          <w:bCs/>
          <w:highlight w:val="white"/>
        </w:rPr>
      </w:pPr>
      <w:r w:rsidRPr="001D0C4D">
        <w:rPr>
          <w:b/>
          <w:bCs/>
          <w:highlight w:val="white"/>
        </w:rPr>
        <w:t>Instrumen Penelitian</w:t>
      </w:r>
    </w:p>
    <w:p w:rsidR="00482325" w:rsidRPr="001D0C4D" w:rsidRDefault="008C322E" w:rsidP="008C322E">
      <w:pPr>
        <w:pStyle w:val="ListParagraph"/>
        <w:pBdr>
          <w:top w:val="nil"/>
          <w:left w:val="nil"/>
          <w:bottom w:val="nil"/>
          <w:right w:val="nil"/>
          <w:between w:val="nil"/>
        </w:pBdr>
        <w:ind w:firstLine="567"/>
        <w:rPr>
          <w:highlight w:val="white"/>
        </w:rPr>
        <w:sectPr w:rsidR="00482325" w:rsidRPr="001D0C4D" w:rsidSect="00A223A1">
          <w:type w:val="continuous"/>
          <w:pgSz w:w="11906" w:h="16838" w:code="9"/>
          <w:pgMar w:top="1701" w:right="1701" w:bottom="1701" w:left="1701" w:header="850" w:footer="709" w:gutter="0"/>
          <w:cols w:num="2" w:space="708"/>
          <w:docGrid w:linePitch="360"/>
        </w:sectPr>
      </w:pPr>
      <w:r w:rsidRPr="001D0C4D">
        <w:t>Instrumen</w:t>
      </w:r>
      <w:r w:rsidR="00D33849" w:rsidRPr="001D0C4D">
        <w:t xml:space="preserve"> pada kajian ini</w:t>
      </w:r>
      <w:r w:rsidRPr="001D0C4D">
        <w:t xml:space="preserve"> berjumlah 51 item pernyataan, yaitu 27</w:t>
      </w:r>
      <w:r w:rsidR="00D33849" w:rsidRPr="001D0C4D">
        <w:t xml:space="preserve"> pernyataan bagi</w:t>
      </w:r>
      <w:r w:rsidRPr="001D0C4D">
        <w:t xml:space="preserve"> </w:t>
      </w:r>
      <w:r w:rsidR="00D33849" w:rsidRPr="001D0C4D">
        <w:t xml:space="preserve">variabel motivasi kerja </w:t>
      </w:r>
      <w:r w:rsidRPr="001D0C4D">
        <w:t>(X</w:t>
      </w:r>
      <w:r w:rsidRPr="001D0C4D">
        <w:rPr>
          <w:vertAlign w:val="subscript"/>
        </w:rPr>
        <w:t>1</w:t>
      </w:r>
      <w:r w:rsidRPr="001D0C4D">
        <w:t xml:space="preserve">), 9 pernyataan </w:t>
      </w:r>
      <w:r w:rsidR="00D33849" w:rsidRPr="001D0C4D">
        <w:t>bagi</w:t>
      </w:r>
      <w:r w:rsidRPr="001D0C4D">
        <w:t xml:space="preserve"> </w:t>
      </w:r>
      <w:r w:rsidR="00D33849" w:rsidRPr="001D0C4D">
        <w:t xml:space="preserve">variabel disiplin kerja </w:t>
      </w:r>
      <w:r w:rsidRPr="001D0C4D">
        <w:t>(X</w:t>
      </w:r>
      <w:r w:rsidRPr="001D0C4D">
        <w:rPr>
          <w:vertAlign w:val="subscript"/>
        </w:rPr>
        <w:t>2</w:t>
      </w:r>
      <w:r w:rsidRPr="001D0C4D">
        <w:t xml:space="preserve">), dan 15 pernyataan </w:t>
      </w:r>
      <w:r w:rsidR="00D33849" w:rsidRPr="001D0C4D">
        <w:t>bagi</w:t>
      </w:r>
      <w:r w:rsidRPr="001D0C4D">
        <w:t xml:space="preserve"> </w:t>
      </w:r>
      <w:r w:rsidR="00D33849" w:rsidRPr="001D0C4D">
        <w:t xml:space="preserve">variabel kinerja guru </w:t>
      </w:r>
      <w:r w:rsidRPr="001D0C4D">
        <w:t>(Y).</w:t>
      </w:r>
    </w:p>
    <w:p w:rsidR="00482325" w:rsidRPr="001D0C4D" w:rsidRDefault="00482325" w:rsidP="00227F54">
      <w:pPr>
        <w:pStyle w:val="ListParagraph"/>
        <w:pBdr>
          <w:top w:val="nil"/>
          <w:left w:val="nil"/>
          <w:bottom w:val="nil"/>
          <w:right w:val="nil"/>
          <w:between w:val="nil"/>
        </w:pBdr>
        <w:ind w:firstLine="567"/>
        <w:rPr>
          <w:highlight w:val="white"/>
        </w:rPr>
      </w:pPr>
    </w:p>
    <w:p w:rsidR="009A1EB5" w:rsidRPr="001D0C4D" w:rsidRDefault="009A1EB5" w:rsidP="009B629B">
      <w:pPr>
        <w:pStyle w:val="Heading2"/>
        <w:numPr>
          <w:ilvl w:val="0"/>
          <w:numId w:val="2"/>
        </w:numPr>
        <w:spacing w:line="276" w:lineRule="auto"/>
        <w:ind w:left="567" w:hanging="567"/>
        <w:sectPr w:rsidR="009A1EB5" w:rsidRPr="001D0C4D" w:rsidSect="00A223A1">
          <w:type w:val="continuous"/>
          <w:pgSz w:w="11906" w:h="16838" w:code="9"/>
          <w:pgMar w:top="1701" w:right="1701" w:bottom="1701" w:left="1701" w:header="850" w:footer="709" w:gutter="0"/>
          <w:cols w:num="2" w:space="708"/>
          <w:docGrid w:linePitch="360"/>
        </w:sectPr>
      </w:pPr>
    </w:p>
    <w:p w:rsidR="009B629B" w:rsidRPr="001D0C4D" w:rsidRDefault="007D1230" w:rsidP="009B629B">
      <w:pPr>
        <w:pStyle w:val="Heading2"/>
        <w:numPr>
          <w:ilvl w:val="0"/>
          <w:numId w:val="2"/>
        </w:numPr>
        <w:spacing w:line="276" w:lineRule="auto"/>
        <w:ind w:left="567" w:hanging="567"/>
      </w:pPr>
      <w:r w:rsidRPr="001D0C4D">
        <w:lastRenderedPageBreak/>
        <w:t>HASIL DAN PEMBAHASAN</w:t>
      </w:r>
    </w:p>
    <w:p w:rsidR="007D1230" w:rsidRPr="001D0C4D" w:rsidRDefault="00482325" w:rsidP="00482325">
      <w:pPr>
        <w:pStyle w:val="ListParagraph"/>
        <w:numPr>
          <w:ilvl w:val="0"/>
          <w:numId w:val="26"/>
        </w:numPr>
        <w:ind w:left="426" w:hanging="426"/>
        <w:rPr>
          <w:b/>
          <w:bCs/>
        </w:rPr>
      </w:pPr>
      <w:r w:rsidRPr="001D0C4D">
        <w:rPr>
          <w:b/>
          <w:bCs/>
        </w:rPr>
        <w:t>Hasil Penelitian</w:t>
      </w:r>
    </w:p>
    <w:p w:rsidR="00482325" w:rsidRPr="001D0C4D" w:rsidRDefault="00482325" w:rsidP="00482325">
      <w:pPr>
        <w:pStyle w:val="ListParagraph"/>
        <w:numPr>
          <w:ilvl w:val="0"/>
          <w:numId w:val="27"/>
        </w:numPr>
        <w:ind w:left="567" w:hanging="567"/>
        <w:rPr>
          <w:b/>
          <w:bCs/>
        </w:rPr>
      </w:pPr>
      <w:r w:rsidRPr="001D0C4D">
        <w:rPr>
          <w:b/>
          <w:bCs/>
        </w:rPr>
        <w:t>Uji Coba Instrumen</w:t>
      </w:r>
    </w:p>
    <w:p w:rsidR="00482325" w:rsidRPr="001D0C4D" w:rsidRDefault="00482325" w:rsidP="00482325">
      <w:pPr>
        <w:pStyle w:val="ListParagraph"/>
        <w:numPr>
          <w:ilvl w:val="0"/>
          <w:numId w:val="28"/>
        </w:numPr>
        <w:ind w:left="851" w:hanging="284"/>
        <w:rPr>
          <w:b/>
          <w:bCs/>
        </w:rPr>
      </w:pPr>
      <w:r w:rsidRPr="001D0C4D">
        <w:rPr>
          <w:b/>
          <w:bCs/>
        </w:rPr>
        <w:t>Uji Validitas</w:t>
      </w:r>
    </w:p>
    <w:p w:rsidR="00385E3C" w:rsidRPr="001D0C4D" w:rsidRDefault="001D3714" w:rsidP="001D3714">
      <w:pPr>
        <w:pStyle w:val="ListParagraph"/>
        <w:ind w:left="567" w:firstLine="284"/>
      </w:pPr>
      <w:r w:rsidRPr="001D0C4D">
        <w:t xml:space="preserve">Sebelum </w:t>
      </w:r>
      <w:r w:rsidR="009D657C" w:rsidRPr="001D0C4D">
        <w:t xml:space="preserve">melakukan </w:t>
      </w:r>
      <w:r w:rsidRPr="001D0C4D">
        <w:t xml:space="preserve">uji </w:t>
      </w:r>
      <w:r w:rsidR="00D33849" w:rsidRPr="001D0C4D">
        <w:t>statistic setiap pertanyaan akan diuji validitas maupun realibilitasnya</w:t>
      </w:r>
      <w:r w:rsidR="00385E3C" w:rsidRPr="001D0C4D">
        <w:t>. Kuesioner diujicobakan terlebih dahulu dengan 31 responden di SMK Muhammadiyah Kota Lubuklinggau untuk mengetahui tingkat kevalidan.</w:t>
      </w:r>
    </w:p>
    <w:p w:rsidR="00F6171B" w:rsidRPr="001D0C4D" w:rsidRDefault="00D33849" w:rsidP="001D3714">
      <w:pPr>
        <w:pStyle w:val="ListParagraph"/>
        <w:ind w:left="567" w:firstLine="284"/>
      </w:pPr>
      <w:r w:rsidRPr="001D0C4D">
        <w:t>Berdasar</w:t>
      </w:r>
      <w:r w:rsidR="001D3714" w:rsidRPr="001D0C4D">
        <w:t xml:space="preserve"> uji validitas motivasi kerja </w:t>
      </w:r>
      <w:r w:rsidRPr="001D0C4D">
        <w:t>melalui</w:t>
      </w:r>
      <w:r w:rsidR="001D3714" w:rsidRPr="001D0C4D">
        <w:t xml:space="preserve"> sampel yang di</w:t>
      </w:r>
      <w:r w:rsidR="000F31A3" w:rsidRPr="001D0C4D">
        <w:t>gunakan</w:t>
      </w:r>
      <w:r w:rsidR="001D3714" w:rsidRPr="001D0C4D">
        <w:t xml:space="preserve"> 31 responden, </w:t>
      </w:r>
      <w:r w:rsidRPr="001D0C4D">
        <w:t>seluruh</w:t>
      </w:r>
      <w:r w:rsidR="001D3714" w:rsidRPr="001D0C4D">
        <w:t xml:space="preserve"> variabel </w:t>
      </w:r>
      <w:r w:rsidRPr="001D0C4D">
        <w:t>ber</w:t>
      </w:r>
      <w:r w:rsidR="001D3714" w:rsidRPr="001D0C4D">
        <w:t xml:space="preserve">koefisien CITC. </w:t>
      </w:r>
      <w:r w:rsidRPr="001D0C4D">
        <w:t>Pada</w:t>
      </w:r>
      <w:r w:rsidR="001D3714" w:rsidRPr="001D0C4D">
        <w:t xml:space="preserve"> tingkat signifikan 5%, </w:t>
      </w:r>
      <w:r w:rsidRPr="001D0C4D">
        <w:t>seluruh</w:t>
      </w:r>
      <w:r w:rsidR="00385E3C" w:rsidRPr="001D0C4D">
        <w:t xml:space="preserve"> indikator per item </w:t>
      </w:r>
      <w:r w:rsidRPr="001D0C4D">
        <w:t>lebih dari</w:t>
      </w:r>
      <w:r w:rsidR="00385E3C" w:rsidRPr="001D0C4D">
        <w:t xml:space="preserve"> </w:t>
      </w:r>
      <w:r w:rsidRPr="001D0C4D">
        <w:t>0,897 dibanding</w:t>
      </w:r>
      <w:r w:rsidR="00385E3C" w:rsidRPr="001D0C4D">
        <w:t xml:space="preserve"> r</w:t>
      </w:r>
      <w:r w:rsidRPr="001D0C4D">
        <w:t>-</w:t>
      </w:r>
      <w:r w:rsidR="00385E3C" w:rsidRPr="001D0C4D">
        <w:t xml:space="preserve">tabel 0,355. </w:t>
      </w:r>
      <w:r w:rsidR="001D3714" w:rsidRPr="001D0C4D">
        <w:t>Jadi se</w:t>
      </w:r>
      <w:r w:rsidR="000F31A3" w:rsidRPr="001D0C4D">
        <w:t>mua</w:t>
      </w:r>
      <w:r w:rsidR="001D3714" w:rsidRPr="001D0C4D">
        <w:t xml:space="preserve"> koefisien korelasi r</w:t>
      </w:r>
      <w:r w:rsidRPr="001D0C4D">
        <w:t>-</w:t>
      </w:r>
      <w:r w:rsidR="001D3714" w:rsidRPr="001D0C4D">
        <w:t>hitung (CITC) &gt; r</w:t>
      </w:r>
      <w:r w:rsidRPr="001D0C4D">
        <w:t>-</w:t>
      </w:r>
      <w:r w:rsidR="001D3714" w:rsidRPr="001D0C4D">
        <w:t xml:space="preserve">tabel. </w:t>
      </w:r>
      <w:r w:rsidRPr="001D0C4D">
        <w:t>Di</w:t>
      </w:r>
      <w:r w:rsidR="001D3714" w:rsidRPr="001D0C4D">
        <w:t xml:space="preserve"> tingkat 5%, </w:t>
      </w:r>
      <w:r w:rsidRPr="001D0C4D">
        <w:t>maka memperjelas bila tiap pernyataan terkait</w:t>
      </w:r>
      <w:r w:rsidR="00385E3C" w:rsidRPr="001D0C4D">
        <w:t xml:space="preserve"> kinerja guru adalah valid dan </w:t>
      </w:r>
      <w:r w:rsidRPr="001D0C4D">
        <w:t>patut dipergunakan</w:t>
      </w:r>
      <w:r w:rsidR="00385E3C" w:rsidRPr="001D0C4D">
        <w:t xml:space="preserve"> pada instrumen </w:t>
      </w:r>
      <w:r w:rsidRPr="001D0C4D">
        <w:t>kajian.</w:t>
      </w:r>
    </w:p>
    <w:p w:rsidR="000F31A3" w:rsidRPr="001D0C4D" w:rsidRDefault="000F31A3" w:rsidP="001D3714">
      <w:pPr>
        <w:pStyle w:val="ListParagraph"/>
        <w:ind w:left="567" w:firstLine="284"/>
      </w:pPr>
    </w:p>
    <w:p w:rsidR="00F6171B" w:rsidRPr="001D0C4D" w:rsidRDefault="00F6171B" w:rsidP="00F6171B">
      <w:pPr>
        <w:pStyle w:val="ListParagraph"/>
        <w:numPr>
          <w:ilvl w:val="0"/>
          <w:numId w:val="28"/>
        </w:numPr>
        <w:ind w:left="851" w:hanging="284"/>
        <w:rPr>
          <w:b/>
          <w:bCs/>
        </w:rPr>
      </w:pPr>
      <w:r w:rsidRPr="001D0C4D">
        <w:rPr>
          <w:b/>
          <w:bCs/>
        </w:rPr>
        <w:t>Uji Reliabilitas</w:t>
      </w:r>
    </w:p>
    <w:p w:rsidR="00F6171B" w:rsidRPr="001D0C4D" w:rsidRDefault="00385E3C" w:rsidP="00801F33">
      <w:pPr>
        <w:pStyle w:val="ListParagraph"/>
        <w:spacing w:before="240"/>
        <w:ind w:left="567" w:firstLine="284"/>
      </w:pPr>
      <w:r w:rsidRPr="001D0C4D">
        <w:t xml:space="preserve">Metode </w:t>
      </w:r>
      <w:r w:rsidR="00D33849" w:rsidRPr="001D0C4D">
        <w:rPr>
          <w:i/>
          <w:iCs/>
        </w:rPr>
        <w:t>cronbach alpha</w:t>
      </w:r>
      <w:r w:rsidR="00D33849" w:rsidRPr="001D0C4D">
        <w:t xml:space="preserve"> </w:t>
      </w:r>
      <w:r w:rsidRPr="001D0C4D">
        <w:t xml:space="preserve">digunakan </w:t>
      </w:r>
      <w:r w:rsidR="00D33849" w:rsidRPr="001D0C4D">
        <w:t>bagi pengujian</w:t>
      </w:r>
      <w:r w:rsidRPr="001D0C4D">
        <w:t xml:space="preserve"> reliabilitas. </w:t>
      </w:r>
      <w:r w:rsidR="004F1F29" w:rsidRPr="001D0C4D">
        <w:t>Apabila</w:t>
      </w:r>
      <w:r w:rsidRPr="001D0C4D">
        <w:t xml:space="preserve"> nilai koefisien </w:t>
      </w:r>
      <w:r w:rsidRPr="001D0C4D">
        <w:rPr>
          <w:i/>
          <w:iCs/>
        </w:rPr>
        <w:t>Cronbach Alpha</w:t>
      </w:r>
      <w:r w:rsidRPr="001D0C4D">
        <w:t xml:space="preserve"> </w:t>
      </w:r>
      <w:r w:rsidR="004F1F29" w:rsidRPr="001D0C4D">
        <w:t>di atas</w:t>
      </w:r>
      <w:r w:rsidRPr="001D0C4D">
        <w:t xml:space="preserve"> rtabel </w:t>
      </w:r>
      <w:r w:rsidR="004F1F29" w:rsidRPr="001D0C4D">
        <w:t>dan</w:t>
      </w:r>
      <w:r w:rsidRPr="001D0C4D">
        <w:t xml:space="preserve"> signifikansi 5%, instrumen tersebut dianggap reliabel. </w:t>
      </w:r>
      <w:r w:rsidR="004F53B2" w:rsidRPr="001D0C4D">
        <w:t xml:space="preserve">Adapun hasil uji reliabilitas </w:t>
      </w:r>
      <w:r w:rsidR="00D33849" w:rsidRPr="001D0C4D">
        <w:t>mempergunakan</w:t>
      </w:r>
      <w:r w:rsidR="004F53B2" w:rsidRPr="001D0C4D">
        <w:t xml:space="preserve"> SPSS Statistic 25,0</w:t>
      </w:r>
      <w:r w:rsidR="00801F33" w:rsidRPr="001D0C4D">
        <w:t>.</w:t>
      </w:r>
      <w:r w:rsidRPr="001D0C4D">
        <w:t xml:space="preserve"> </w:t>
      </w:r>
    </w:p>
    <w:p w:rsidR="00A24383" w:rsidRPr="001D0C4D" w:rsidRDefault="00021A76" w:rsidP="00801F33">
      <w:pPr>
        <w:pStyle w:val="ListParagraph"/>
        <w:spacing w:before="240"/>
        <w:ind w:left="567" w:firstLine="284"/>
      </w:pPr>
      <w:r w:rsidRPr="001D0C4D">
        <w:t xml:space="preserve">Hasil </w:t>
      </w:r>
      <w:r w:rsidR="00D33849" w:rsidRPr="001D0C4D">
        <w:t>pengujian</w:t>
      </w:r>
      <w:r w:rsidRPr="001D0C4D">
        <w:t xml:space="preserve"> reliabilitas </w:t>
      </w:r>
      <w:r w:rsidR="00D33849" w:rsidRPr="001D0C4D">
        <w:t>memperlihatkan</w:t>
      </w:r>
      <w:r w:rsidRPr="001D0C4D">
        <w:t xml:space="preserve"> korelasi skor </w:t>
      </w:r>
      <w:r w:rsidRPr="001D0C4D">
        <w:lastRenderedPageBreak/>
        <w:t>Motivasi Kerja (X</w:t>
      </w:r>
      <w:r w:rsidRPr="001D0C4D">
        <w:rPr>
          <w:vertAlign w:val="subscript"/>
        </w:rPr>
        <w:t>1</w:t>
      </w:r>
      <w:r w:rsidRPr="001D0C4D">
        <w:t xml:space="preserve">) </w:t>
      </w:r>
      <w:r w:rsidR="00D33849" w:rsidRPr="001D0C4D">
        <w:t>ber</w:t>
      </w:r>
      <w:r w:rsidRPr="001D0C4D">
        <w:t xml:space="preserve">nilai koefisien </w:t>
      </w:r>
      <w:r w:rsidRPr="001D0C4D">
        <w:rPr>
          <w:i/>
          <w:iCs/>
        </w:rPr>
        <w:t>Cronbach Alpha</w:t>
      </w:r>
      <w:r w:rsidRPr="001D0C4D">
        <w:t xml:space="preserve"> </w:t>
      </w:r>
      <w:r w:rsidR="00D33849" w:rsidRPr="001D0C4D">
        <w:t>sejumlah</w:t>
      </w:r>
      <w:r w:rsidRPr="001D0C4D">
        <w:t xml:space="preserve"> 0,738 dan n = 31. Artinya variabel rhitung 0,738 &gt; rtabel 0,355 pada taraf signifikan α =</w:t>
      </w:r>
      <w:r w:rsidR="00D33849" w:rsidRPr="001D0C4D">
        <w:t xml:space="preserve"> 5% sehingga angket yang menjadi instrumen pada kajian ini sudah sesuai persyaratan</w:t>
      </w:r>
      <w:r w:rsidRPr="001D0C4D">
        <w:t xml:space="preserve"> reliabilitas.</w:t>
      </w:r>
    </w:p>
    <w:p w:rsidR="00B9568F" w:rsidRPr="001D0C4D" w:rsidRDefault="00021A76" w:rsidP="00B9568F">
      <w:pPr>
        <w:pStyle w:val="ListParagraph"/>
        <w:spacing w:before="240"/>
        <w:ind w:left="567" w:firstLine="284"/>
      </w:pPr>
      <w:r w:rsidRPr="001D0C4D">
        <w:t xml:space="preserve">Hasil </w:t>
      </w:r>
      <w:r w:rsidR="00B70564" w:rsidRPr="001D0C4D">
        <w:t>pengujian</w:t>
      </w:r>
      <w:r w:rsidRPr="001D0C4D">
        <w:t xml:space="preserve"> reliabilitas </w:t>
      </w:r>
      <w:r w:rsidR="00B70564" w:rsidRPr="001D0C4D">
        <w:t>memperlihatkan</w:t>
      </w:r>
      <w:r w:rsidRPr="001D0C4D">
        <w:t xml:space="preserve"> korelasi skor </w:t>
      </w:r>
      <w:r w:rsidR="00B70564" w:rsidRPr="001D0C4D">
        <w:t xml:space="preserve">disiplin kerja </w:t>
      </w:r>
      <w:r w:rsidR="00B9568F" w:rsidRPr="001D0C4D">
        <w:t>(X</w:t>
      </w:r>
      <w:r w:rsidR="00287CE6" w:rsidRPr="001D0C4D">
        <w:rPr>
          <w:vertAlign w:val="subscript"/>
        </w:rPr>
        <w:t>2</w:t>
      </w:r>
      <w:r w:rsidRPr="001D0C4D">
        <w:t xml:space="preserve">) nilai koefisien </w:t>
      </w:r>
      <w:r w:rsidRPr="001D0C4D">
        <w:rPr>
          <w:i/>
          <w:iCs/>
        </w:rPr>
        <w:t>Cronbach Alpha</w:t>
      </w:r>
      <w:r w:rsidRPr="001D0C4D">
        <w:t xml:space="preserve"> </w:t>
      </w:r>
      <w:r w:rsidR="00B70564" w:rsidRPr="001D0C4D">
        <w:t>sejumlah</w:t>
      </w:r>
      <w:r w:rsidR="00B9568F" w:rsidRPr="001D0C4D">
        <w:t xml:space="preserve"> 0,778 dan n = 31</w:t>
      </w:r>
      <w:r w:rsidR="00C61B16" w:rsidRPr="001D0C4D">
        <w:t xml:space="preserve">. Artinya variabel </w:t>
      </w:r>
      <w:r w:rsidR="00C61B16" w:rsidRPr="001D0C4D">
        <w:rPr>
          <w:i/>
          <w:iCs/>
        </w:rPr>
        <w:t>r</w:t>
      </w:r>
      <w:r w:rsidR="00C61B16" w:rsidRPr="001D0C4D">
        <w:t xml:space="preserve">hitung 0,778 &gt; </w:t>
      </w:r>
      <w:r w:rsidR="00C61B16" w:rsidRPr="001D0C4D">
        <w:rPr>
          <w:i/>
          <w:iCs/>
        </w:rPr>
        <w:t>r</w:t>
      </w:r>
      <w:r w:rsidR="00C61B16" w:rsidRPr="001D0C4D">
        <w:t>tabel 0,355 pada taraf</w:t>
      </w:r>
      <w:r w:rsidR="00B9568F" w:rsidRPr="001D0C4D">
        <w:t xml:space="preserve"> signifikan α = 5%, maka </w:t>
      </w:r>
      <w:r w:rsidR="00B70564" w:rsidRPr="001D0C4D">
        <w:t>angket yang menjadi instrumen pada kajian ini sudah sesuai persyaratan</w:t>
      </w:r>
      <w:r w:rsidR="00B9568F" w:rsidRPr="001D0C4D">
        <w:t xml:space="preserve"> reliabilitas.</w:t>
      </w:r>
    </w:p>
    <w:p w:rsidR="00C61B16" w:rsidRPr="001D0C4D" w:rsidRDefault="00C61B16" w:rsidP="00C61B16">
      <w:pPr>
        <w:pStyle w:val="ListParagraph"/>
        <w:spacing w:before="240"/>
        <w:ind w:left="567" w:firstLine="284"/>
      </w:pPr>
      <w:r w:rsidRPr="001D0C4D">
        <w:t xml:space="preserve">Hasil uji reliabilitas menunjukkan korelasi skor </w:t>
      </w:r>
      <w:r w:rsidR="00F442A4" w:rsidRPr="001D0C4D">
        <w:t xml:space="preserve">disiplin kerja </w:t>
      </w:r>
      <w:r w:rsidRPr="001D0C4D">
        <w:t>(X</w:t>
      </w:r>
      <w:r w:rsidRPr="001D0C4D">
        <w:rPr>
          <w:vertAlign w:val="subscript"/>
        </w:rPr>
        <w:t>2</w:t>
      </w:r>
      <w:r w:rsidRPr="001D0C4D">
        <w:t xml:space="preserve">) nilai koefisien </w:t>
      </w:r>
      <w:r w:rsidRPr="001D0C4D">
        <w:rPr>
          <w:i/>
          <w:iCs/>
        </w:rPr>
        <w:t>Cronbach Alpha</w:t>
      </w:r>
      <w:r w:rsidRPr="001D0C4D">
        <w:t xml:space="preserve"> </w:t>
      </w:r>
      <w:r w:rsidR="00F442A4" w:rsidRPr="001D0C4D">
        <w:t>sejumlah</w:t>
      </w:r>
      <w:r w:rsidRPr="001D0C4D">
        <w:t xml:space="preserve"> 0,769 dan n = 31. Artinya variabel </w:t>
      </w:r>
      <w:r w:rsidRPr="001D0C4D">
        <w:rPr>
          <w:i/>
          <w:iCs/>
        </w:rPr>
        <w:t>r</w:t>
      </w:r>
      <w:r w:rsidRPr="001D0C4D">
        <w:t xml:space="preserve">hitung 0,769 &gt; </w:t>
      </w:r>
      <w:r w:rsidRPr="001D0C4D">
        <w:rPr>
          <w:i/>
          <w:iCs/>
        </w:rPr>
        <w:t>r</w:t>
      </w:r>
      <w:r w:rsidRPr="001D0C4D">
        <w:t xml:space="preserve">tabel 0,355 pada taraf signifikan α = 5%, </w:t>
      </w:r>
      <w:r w:rsidR="00F442A4" w:rsidRPr="001D0C4D">
        <w:t>sehingga angket pada kajian ini sudah sesuai persyaratan</w:t>
      </w:r>
      <w:r w:rsidRPr="001D0C4D">
        <w:t xml:space="preserve"> reliabilitas.</w:t>
      </w:r>
    </w:p>
    <w:p w:rsidR="00287CE6" w:rsidRPr="001D0C4D" w:rsidRDefault="00287CE6" w:rsidP="00B9568F">
      <w:pPr>
        <w:pStyle w:val="ListParagraph"/>
        <w:spacing w:before="240"/>
        <w:ind w:left="567" w:firstLine="284"/>
      </w:pPr>
    </w:p>
    <w:p w:rsidR="00C61B16" w:rsidRPr="001D0C4D" w:rsidRDefault="00C61B16" w:rsidP="00B9568F">
      <w:pPr>
        <w:pStyle w:val="ListParagraph"/>
        <w:spacing w:before="240"/>
        <w:ind w:left="567" w:firstLine="284"/>
      </w:pPr>
    </w:p>
    <w:p w:rsidR="00A223A1" w:rsidRPr="001D0C4D" w:rsidRDefault="00A223A1" w:rsidP="00B9568F">
      <w:pPr>
        <w:pStyle w:val="ListParagraph"/>
        <w:spacing w:before="240"/>
        <w:ind w:left="567" w:firstLine="284"/>
      </w:pPr>
    </w:p>
    <w:p w:rsidR="00A223A1" w:rsidRPr="001D0C4D" w:rsidRDefault="00A223A1" w:rsidP="00B9568F">
      <w:pPr>
        <w:pStyle w:val="ListParagraph"/>
        <w:spacing w:before="240"/>
        <w:ind w:left="567" w:firstLine="284"/>
      </w:pPr>
    </w:p>
    <w:p w:rsidR="00F442A4" w:rsidRPr="001D0C4D" w:rsidRDefault="00F442A4" w:rsidP="00B9568F">
      <w:pPr>
        <w:pStyle w:val="ListParagraph"/>
        <w:spacing w:before="240"/>
        <w:ind w:left="567" w:firstLine="284"/>
      </w:pPr>
    </w:p>
    <w:p w:rsidR="00F442A4" w:rsidRPr="001D0C4D" w:rsidRDefault="00F442A4" w:rsidP="00B9568F">
      <w:pPr>
        <w:pStyle w:val="ListParagraph"/>
        <w:spacing w:before="240"/>
        <w:ind w:left="567" w:firstLine="284"/>
      </w:pPr>
    </w:p>
    <w:p w:rsidR="00F442A4" w:rsidRPr="001D0C4D" w:rsidRDefault="00F442A4" w:rsidP="00B9568F">
      <w:pPr>
        <w:pStyle w:val="ListParagraph"/>
        <w:spacing w:before="240"/>
        <w:ind w:left="567" w:firstLine="284"/>
      </w:pPr>
    </w:p>
    <w:p w:rsidR="00A223A1" w:rsidRPr="001D0C4D" w:rsidRDefault="00A223A1" w:rsidP="00B9568F">
      <w:pPr>
        <w:pStyle w:val="ListParagraph"/>
        <w:spacing w:before="240"/>
        <w:ind w:left="567" w:firstLine="284"/>
      </w:pPr>
    </w:p>
    <w:p w:rsidR="00A223A1" w:rsidRPr="001D0C4D" w:rsidRDefault="00A223A1" w:rsidP="00B9568F">
      <w:pPr>
        <w:pStyle w:val="ListParagraph"/>
        <w:spacing w:before="240"/>
        <w:ind w:left="567" w:firstLine="284"/>
        <w:sectPr w:rsidR="00A223A1" w:rsidRPr="001D0C4D" w:rsidSect="00A223A1">
          <w:type w:val="continuous"/>
          <w:pgSz w:w="11906" w:h="16838" w:code="9"/>
          <w:pgMar w:top="1701" w:right="1701" w:bottom="1701" w:left="1701" w:header="850" w:footer="709" w:gutter="0"/>
          <w:cols w:num="2" w:space="708"/>
          <w:docGrid w:linePitch="360"/>
        </w:sectPr>
      </w:pPr>
    </w:p>
    <w:p w:rsidR="00287CE6" w:rsidRPr="001D0C4D" w:rsidRDefault="00287CE6" w:rsidP="00B9568F">
      <w:pPr>
        <w:pStyle w:val="ListParagraph"/>
        <w:spacing w:before="240"/>
        <w:ind w:left="567" w:firstLine="284"/>
      </w:pPr>
    </w:p>
    <w:p w:rsidR="00A223A1" w:rsidRPr="001D0C4D" w:rsidRDefault="00A223A1" w:rsidP="00B9568F">
      <w:pPr>
        <w:pStyle w:val="ListParagraph"/>
        <w:spacing w:before="240"/>
        <w:ind w:left="567" w:firstLine="284"/>
      </w:pPr>
    </w:p>
    <w:p w:rsidR="00A223A1" w:rsidRPr="001D0C4D" w:rsidRDefault="00A223A1" w:rsidP="00B9568F">
      <w:pPr>
        <w:pStyle w:val="ListParagraph"/>
        <w:spacing w:before="240"/>
        <w:ind w:left="567" w:firstLine="284"/>
      </w:pPr>
    </w:p>
    <w:p w:rsidR="00D33849" w:rsidRPr="001D0C4D" w:rsidRDefault="00D33849" w:rsidP="00B9568F">
      <w:pPr>
        <w:pStyle w:val="ListParagraph"/>
        <w:spacing w:before="240"/>
        <w:ind w:left="567" w:firstLine="284"/>
      </w:pPr>
    </w:p>
    <w:p w:rsidR="007A6CFB" w:rsidRPr="001D0C4D" w:rsidRDefault="007A6CFB" w:rsidP="007A6CFB">
      <w:pPr>
        <w:pStyle w:val="ListParagraph"/>
        <w:numPr>
          <w:ilvl w:val="0"/>
          <w:numId w:val="29"/>
        </w:numPr>
        <w:ind w:left="567" w:hanging="567"/>
        <w:rPr>
          <w:b/>
          <w:bCs/>
        </w:rPr>
      </w:pPr>
      <w:r w:rsidRPr="001D0C4D">
        <w:rPr>
          <w:b/>
          <w:bCs/>
        </w:rPr>
        <w:lastRenderedPageBreak/>
        <w:t xml:space="preserve">Analisis Deskriptif </w:t>
      </w:r>
    </w:p>
    <w:p w:rsidR="00B9568F" w:rsidRPr="001D0C4D" w:rsidRDefault="007A6CFB" w:rsidP="00C7429F">
      <w:pPr>
        <w:pStyle w:val="ListParagraph"/>
        <w:numPr>
          <w:ilvl w:val="0"/>
          <w:numId w:val="30"/>
        </w:numPr>
        <w:ind w:left="709" w:hanging="283"/>
        <w:rPr>
          <w:b/>
          <w:bCs/>
        </w:rPr>
      </w:pPr>
      <w:r w:rsidRPr="001D0C4D">
        <w:rPr>
          <w:b/>
          <w:bCs/>
        </w:rPr>
        <w:t>Analisis Deskriptif Karakteristik Responden</w:t>
      </w:r>
    </w:p>
    <w:p w:rsidR="007A6CFB" w:rsidRPr="001D0C4D" w:rsidRDefault="007A6CFB" w:rsidP="00C7429F">
      <w:pPr>
        <w:pStyle w:val="ListParagraph"/>
        <w:ind w:left="426" w:firstLine="567"/>
      </w:pPr>
      <w:r w:rsidRPr="001D0C4D">
        <w:t xml:space="preserve">Analisis deskriptif </w:t>
      </w:r>
      <w:r w:rsidR="00C61B16" w:rsidRPr="001D0C4D">
        <w:t>bertujuan</w:t>
      </w:r>
      <w:r w:rsidR="009742BF" w:rsidRPr="001D0C4D">
        <w:t xml:space="preserve"> </w:t>
      </w:r>
      <w:r w:rsidRPr="001D0C4D">
        <w:t>untuk men</w:t>
      </w:r>
      <w:r w:rsidR="009742BF" w:rsidRPr="001D0C4D">
        <w:t>jabar</w:t>
      </w:r>
      <w:r w:rsidRPr="001D0C4D">
        <w:t xml:space="preserve">kan </w:t>
      </w:r>
      <w:r w:rsidR="0041141B" w:rsidRPr="001D0C4D">
        <w:t>susunan data menurut kelas-kelas interval tertentu</w:t>
      </w:r>
      <w:r w:rsidRPr="001D0C4D">
        <w:t xml:space="preserve"> jawaban responden dengan </w:t>
      </w:r>
      <w:r w:rsidR="009742BF" w:rsidRPr="001D0C4D">
        <w:t>tujuan</w:t>
      </w:r>
      <w:r w:rsidR="00D40BBA" w:rsidRPr="001D0C4D">
        <w:t xml:space="preserve"> mendeskripsikan</w:t>
      </w:r>
      <w:r w:rsidRPr="001D0C4D">
        <w:t xml:space="preserve"> motivasi kerja </w:t>
      </w:r>
      <w:r w:rsidR="004F1F29" w:rsidRPr="001D0C4D">
        <w:t>maupun</w:t>
      </w:r>
      <w:r w:rsidRPr="001D0C4D">
        <w:t xml:space="preserve"> disiplin kerja </w:t>
      </w:r>
      <w:r w:rsidR="00D40BBA" w:rsidRPr="001D0C4D">
        <w:t>dalam memengaruhi</w:t>
      </w:r>
      <w:r w:rsidRPr="001D0C4D">
        <w:t xml:space="preserve"> kinerja guru SMK Budi Utomo Kota Lubuklinggau.</w:t>
      </w:r>
      <w:r w:rsidR="006962CD" w:rsidRPr="001D0C4D">
        <w:t xml:space="preserve"> Dengan jumlah responden </w:t>
      </w:r>
      <w:r w:rsidR="00D40BBA" w:rsidRPr="001D0C4D">
        <w:t>kajian</w:t>
      </w:r>
      <w:r w:rsidR="006962CD" w:rsidRPr="001D0C4D">
        <w:t xml:space="preserve"> berjumlah 31 orang</w:t>
      </w:r>
      <w:r w:rsidR="004B4C57" w:rsidRPr="001D0C4D">
        <w:t xml:space="preserve">. Teknik </w:t>
      </w:r>
      <w:r w:rsidR="00D40BBA" w:rsidRPr="001D0C4D">
        <w:t>dalam memperoleh sampel pada kajian ini melalui sampling jenuh, yakni menentukan sampel berdasar seluruh anggota populasi yang menjadi sampel.</w:t>
      </w:r>
      <w:r w:rsidR="004B4C57" w:rsidRPr="001D0C4D">
        <w:t xml:space="preserve"> </w:t>
      </w:r>
    </w:p>
    <w:p w:rsidR="00987F19" w:rsidRPr="001D0C4D" w:rsidRDefault="004F1F29" w:rsidP="00C7429F">
      <w:pPr>
        <w:pStyle w:val="ListParagraph"/>
        <w:ind w:left="426" w:firstLine="567"/>
      </w:pPr>
      <w:r w:rsidRPr="001D0C4D">
        <w:t>Mayoritas</w:t>
      </w:r>
      <w:r w:rsidR="00291DC2" w:rsidRPr="001D0C4D">
        <w:t xml:space="preserve"> responden yang menjawab kuesioner </w:t>
      </w:r>
      <w:r w:rsidR="00D40BBA" w:rsidRPr="001D0C4D">
        <w:t>berdasar</w:t>
      </w:r>
      <w:r w:rsidR="00987F19" w:rsidRPr="001D0C4D">
        <w:t xml:space="preserve"> jenis kelamin </w:t>
      </w:r>
      <w:r w:rsidR="00D40BBA" w:rsidRPr="001D0C4D">
        <w:t>ialah</w:t>
      </w:r>
      <w:r w:rsidR="00291DC2" w:rsidRPr="001D0C4D">
        <w:t xml:space="preserve"> laki-laki berjumlah 10 </w:t>
      </w:r>
      <w:r w:rsidR="000F4019" w:rsidRPr="001D0C4D">
        <w:t>responden</w:t>
      </w:r>
      <w:r w:rsidR="00291DC2" w:rsidRPr="001D0C4D">
        <w:t xml:space="preserve"> (32,2%) </w:t>
      </w:r>
      <w:r w:rsidR="00D40BBA" w:rsidRPr="001D0C4D">
        <w:t>kemudian</w:t>
      </w:r>
      <w:r w:rsidR="00291DC2" w:rsidRPr="001D0C4D">
        <w:t xml:space="preserve"> perempuan berjumlah 21 </w:t>
      </w:r>
      <w:r w:rsidR="000F4019" w:rsidRPr="001D0C4D">
        <w:t>responden</w:t>
      </w:r>
      <w:r w:rsidR="00291DC2" w:rsidRPr="001D0C4D">
        <w:t xml:space="preserve"> (67,8%)</w:t>
      </w:r>
      <w:r w:rsidR="00987F19" w:rsidRPr="001D0C4D">
        <w:t xml:space="preserve">. </w:t>
      </w:r>
      <w:r w:rsidR="000F4019" w:rsidRPr="001D0C4D">
        <w:t>B</w:t>
      </w:r>
      <w:r w:rsidR="00D40BBA" w:rsidRPr="001D0C4D">
        <w:t>erdasar</w:t>
      </w:r>
      <w:r w:rsidR="00987F19" w:rsidRPr="001D0C4D">
        <w:t xml:space="preserve"> usia</w:t>
      </w:r>
      <w:r w:rsidR="000F4019" w:rsidRPr="001D0C4D">
        <w:t xml:space="preserve">, responden </w:t>
      </w:r>
      <w:r w:rsidR="00D40BBA" w:rsidRPr="001D0C4D">
        <w:t>dengan usia</w:t>
      </w:r>
      <w:r w:rsidR="000F4019" w:rsidRPr="001D0C4D">
        <w:t xml:space="preserve"> </w:t>
      </w:r>
      <w:r w:rsidR="00D40BBA" w:rsidRPr="001D0C4D">
        <w:t xml:space="preserve">21 hingga </w:t>
      </w:r>
      <w:r w:rsidR="000F4019" w:rsidRPr="001D0C4D">
        <w:t xml:space="preserve">30 tahun </w:t>
      </w:r>
      <w:r w:rsidR="00D40BBA" w:rsidRPr="001D0C4D">
        <w:t>sejumlah</w:t>
      </w:r>
      <w:r w:rsidR="000F4019" w:rsidRPr="001D0C4D">
        <w:t xml:space="preserve"> 12 responden </w:t>
      </w:r>
      <w:r w:rsidRPr="001D0C4D">
        <w:t xml:space="preserve">(38,7%), usia 31 hinga </w:t>
      </w:r>
      <w:r w:rsidR="000F4019" w:rsidRPr="001D0C4D">
        <w:t xml:space="preserve">40 tahun </w:t>
      </w:r>
      <w:r w:rsidRPr="001D0C4D">
        <w:t>sejumlah</w:t>
      </w:r>
      <w:r w:rsidR="000F4019" w:rsidRPr="001D0C4D">
        <w:t xml:space="preserve"> 10 responden (32,2%), usia 41-50 tahun </w:t>
      </w:r>
      <w:r w:rsidRPr="001D0C4D">
        <w:t>sejumlah</w:t>
      </w:r>
      <w:r w:rsidR="000F4019" w:rsidRPr="001D0C4D">
        <w:t xml:space="preserve"> 6 responden (19,4%), usia &gt;51 tahun </w:t>
      </w:r>
      <w:r w:rsidR="009D657C" w:rsidRPr="001D0C4D">
        <w:t>berjumlah</w:t>
      </w:r>
      <w:r w:rsidR="00D40BBA" w:rsidRPr="001D0C4D">
        <w:t xml:space="preserve"> 3 responden (9,7%). Berdasar</w:t>
      </w:r>
      <w:r w:rsidR="000F4019" w:rsidRPr="001D0C4D">
        <w:t xml:space="preserve"> pendidikan, responden </w:t>
      </w:r>
      <w:r w:rsidR="00183AC8" w:rsidRPr="001D0C4D">
        <w:t xml:space="preserve">pada </w:t>
      </w:r>
      <w:r w:rsidR="00D40BBA" w:rsidRPr="001D0C4D">
        <w:t>kajian</w:t>
      </w:r>
      <w:r w:rsidR="00183AC8" w:rsidRPr="001D0C4D">
        <w:t xml:space="preserve"> ini yang berpendidikan SMA </w:t>
      </w:r>
      <w:r w:rsidR="009D657C" w:rsidRPr="001D0C4D">
        <w:t>berjumlah</w:t>
      </w:r>
      <w:r w:rsidR="00183AC8" w:rsidRPr="001D0C4D">
        <w:t xml:space="preserve"> 7 responden (22,6%), D3 </w:t>
      </w:r>
      <w:r w:rsidR="009D657C" w:rsidRPr="001D0C4D">
        <w:t>berjumlah</w:t>
      </w:r>
      <w:r w:rsidR="00183AC8" w:rsidRPr="001D0C4D">
        <w:t xml:space="preserve"> 2 responden (6,5%), S1 </w:t>
      </w:r>
      <w:r w:rsidR="009D657C" w:rsidRPr="001D0C4D">
        <w:t>berjumlah</w:t>
      </w:r>
      <w:r w:rsidR="00183AC8" w:rsidRPr="001D0C4D">
        <w:t xml:space="preserve"> 19 responden (61,2%), S2 </w:t>
      </w:r>
      <w:r w:rsidR="009D657C" w:rsidRPr="001D0C4D">
        <w:t>berjumlah</w:t>
      </w:r>
      <w:r w:rsidR="00183AC8" w:rsidRPr="001D0C4D">
        <w:t xml:space="preserve"> 3 responden (9,7%)</w:t>
      </w:r>
    </w:p>
    <w:p w:rsidR="00183AC8" w:rsidRPr="001D0C4D" w:rsidRDefault="00183AC8" w:rsidP="00183AC8">
      <w:pPr>
        <w:pStyle w:val="ListParagraph"/>
        <w:numPr>
          <w:ilvl w:val="0"/>
          <w:numId w:val="31"/>
        </w:numPr>
        <w:ind w:left="851" w:hanging="284"/>
        <w:rPr>
          <w:b/>
          <w:bCs/>
        </w:rPr>
      </w:pPr>
      <w:r w:rsidRPr="001D0C4D">
        <w:rPr>
          <w:b/>
          <w:bCs/>
        </w:rPr>
        <w:t>Analisis Deskriptif Variabel Penelitian</w:t>
      </w:r>
    </w:p>
    <w:p w:rsidR="0041141B" w:rsidRPr="001D0C4D" w:rsidRDefault="0041141B" w:rsidP="00183AC8">
      <w:pPr>
        <w:pStyle w:val="ListParagraph"/>
        <w:ind w:left="567" w:firstLine="426"/>
      </w:pPr>
      <w:r w:rsidRPr="001D0C4D">
        <w:t xml:space="preserve">Hasil rekapitulasi frekuensi responden menjawab pertanyaan mengenai variabel </w:t>
      </w:r>
      <w:r w:rsidR="00D40BBA" w:rsidRPr="001D0C4D">
        <w:t xml:space="preserve">motivasi kerja </w:t>
      </w:r>
      <w:r w:rsidRPr="001D0C4D">
        <w:t>(X</w:t>
      </w:r>
      <w:r w:rsidRPr="001D0C4D">
        <w:rPr>
          <w:vertAlign w:val="subscript"/>
        </w:rPr>
        <w:t>1</w:t>
      </w:r>
      <w:r w:rsidRPr="001D0C4D">
        <w:t xml:space="preserve">), </w:t>
      </w:r>
      <w:r w:rsidR="00D40BBA" w:rsidRPr="001D0C4D">
        <w:t xml:space="preserve">kinerja guru </w:t>
      </w:r>
      <w:r w:rsidRPr="001D0C4D">
        <w:t xml:space="preserve">(Y), dan </w:t>
      </w:r>
      <w:r w:rsidR="00D40BBA" w:rsidRPr="001D0C4D">
        <w:t xml:space="preserve">disiplin kerja </w:t>
      </w:r>
      <w:r w:rsidRPr="001D0C4D">
        <w:t>(X</w:t>
      </w:r>
      <w:r w:rsidRPr="001D0C4D">
        <w:rPr>
          <w:vertAlign w:val="subscript"/>
        </w:rPr>
        <w:t>2</w:t>
      </w:r>
      <w:r w:rsidRPr="001D0C4D">
        <w:t xml:space="preserve">). Skor jawaban </w:t>
      </w:r>
      <w:r w:rsidR="00D40BBA" w:rsidRPr="001D0C4D">
        <w:t xml:space="preserve">sangat setuju </w:t>
      </w:r>
      <w:r w:rsidRPr="001D0C4D">
        <w:t xml:space="preserve">(SS) </w:t>
      </w:r>
      <w:r w:rsidR="004F1F29" w:rsidRPr="001D0C4D">
        <w:t>ialah</w:t>
      </w:r>
      <w:r w:rsidRPr="001D0C4D">
        <w:t xml:space="preserve"> 5, sedangkan nilai </w:t>
      </w:r>
      <w:r w:rsidR="00D40BBA" w:rsidRPr="001D0C4D">
        <w:t xml:space="preserve">setuju </w:t>
      </w:r>
      <w:r w:rsidRPr="001D0C4D">
        <w:t xml:space="preserve">(S) </w:t>
      </w:r>
      <w:r w:rsidR="004F1F29" w:rsidRPr="001D0C4D">
        <w:t>ialah</w:t>
      </w:r>
      <w:r w:rsidRPr="001D0C4D">
        <w:t xml:space="preserve"> 4, dan nilai </w:t>
      </w:r>
      <w:r w:rsidR="00D40BBA" w:rsidRPr="001D0C4D">
        <w:t xml:space="preserve">netral </w:t>
      </w:r>
      <w:r w:rsidRPr="001D0C4D">
        <w:t xml:space="preserve">(N) adalah 3. Nilai </w:t>
      </w:r>
      <w:r w:rsidR="00D40BBA" w:rsidRPr="001D0C4D">
        <w:t xml:space="preserve">untuk tidak setuju </w:t>
      </w:r>
      <w:r w:rsidRPr="001D0C4D">
        <w:t xml:space="preserve">(TS) </w:t>
      </w:r>
      <w:r w:rsidR="004F1F29" w:rsidRPr="001D0C4D">
        <w:t>ialah</w:t>
      </w:r>
      <w:r w:rsidRPr="001D0C4D">
        <w:t xml:space="preserve"> </w:t>
      </w:r>
      <w:r w:rsidRPr="001D0C4D">
        <w:lastRenderedPageBreak/>
        <w:t xml:space="preserve">2, dan nilai </w:t>
      </w:r>
      <w:r w:rsidR="00D40BBA" w:rsidRPr="001D0C4D">
        <w:t>sangat tidak setuj</w:t>
      </w:r>
      <w:r w:rsidRPr="001D0C4D">
        <w:t xml:space="preserve">u (STS) </w:t>
      </w:r>
      <w:r w:rsidR="004F1F29" w:rsidRPr="001D0C4D">
        <w:t>ialah</w:t>
      </w:r>
      <w:r w:rsidRPr="001D0C4D">
        <w:t xml:space="preserve"> 1.</w:t>
      </w:r>
    </w:p>
    <w:p w:rsidR="00A33AA2" w:rsidRPr="001D0C4D" w:rsidRDefault="00A33AA2" w:rsidP="00183AC8">
      <w:pPr>
        <w:pStyle w:val="ListParagraph"/>
        <w:ind w:left="567" w:firstLine="426"/>
      </w:pPr>
      <w:r w:rsidRPr="001D0C4D">
        <w:t xml:space="preserve">Data jawaban </w:t>
      </w:r>
      <w:r w:rsidR="00D40BBA" w:rsidRPr="001D0C4D">
        <w:t>terkait pernyataan variabel motivasi kerja</w:t>
      </w:r>
      <w:r w:rsidRPr="001D0C4D">
        <w:t xml:space="preserve"> (X</w:t>
      </w:r>
      <w:r w:rsidRPr="001D0C4D">
        <w:rPr>
          <w:vertAlign w:val="subscript"/>
        </w:rPr>
        <w:t>1</w:t>
      </w:r>
      <w:r w:rsidRPr="001D0C4D">
        <w:t xml:space="preserve">) </w:t>
      </w:r>
      <w:r w:rsidR="0041141B" w:rsidRPr="001D0C4D">
        <w:t>berisi</w:t>
      </w:r>
      <w:r w:rsidRPr="001D0C4D">
        <w:t xml:space="preserve"> 27 pernyataan, </w:t>
      </w:r>
      <w:r w:rsidR="00D40BBA" w:rsidRPr="001D0C4D">
        <w:t xml:space="preserve">disiplin kerja </w:t>
      </w:r>
      <w:r w:rsidR="0041141B" w:rsidRPr="001D0C4D">
        <w:t>(X</w:t>
      </w:r>
      <w:r w:rsidR="0041141B" w:rsidRPr="001D0C4D">
        <w:rPr>
          <w:vertAlign w:val="subscript"/>
        </w:rPr>
        <w:t>2</w:t>
      </w:r>
      <w:r w:rsidR="0041141B" w:rsidRPr="001D0C4D">
        <w:t>) berisi 9 pernyataan</w:t>
      </w:r>
      <w:r w:rsidRPr="001D0C4D">
        <w:t xml:space="preserve">, </w:t>
      </w:r>
      <w:r w:rsidR="00D40BBA" w:rsidRPr="001D0C4D">
        <w:t xml:space="preserve">kinerja guru </w:t>
      </w:r>
      <w:r w:rsidRPr="001D0C4D">
        <w:t xml:space="preserve">(Y) </w:t>
      </w:r>
      <w:r w:rsidR="0041141B" w:rsidRPr="001D0C4D">
        <w:t xml:space="preserve">berisi </w:t>
      </w:r>
      <w:r w:rsidRPr="001D0C4D">
        <w:t>15 pernyataan.</w:t>
      </w:r>
    </w:p>
    <w:p w:rsidR="00091F73" w:rsidRPr="001D0C4D" w:rsidRDefault="00091F73" w:rsidP="00183AC8">
      <w:pPr>
        <w:pStyle w:val="ListParagraph"/>
        <w:ind w:left="567" w:firstLine="426"/>
      </w:pPr>
    </w:p>
    <w:p w:rsidR="00091F73" w:rsidRPr="001D0C4D" w:rsidRDefault="00091F73" w:rsidP="00091F73">
      <w:pPr>
        <w:pStyle w:val="ListParagraph"/>
        <w:numPr>
          <w:ilvl w:val="0"/>
          <w:numId w:val="22"/>
        </w:numPr>
        <w:ind w:left="567" w:hanging="567"/>
        <w:rPr>
          <w:b/>
          <w:bCs/>
        </w:rPr>
      </w:pPr>
      <w:r w:rsidRPr="001D0C4D">
        <w:rPr>
          <w:b/>
          <w:bCs/>
        </w:rPr>
        <w:t>Uji Normalitas</w:t>
      </w:r>
    </w:p>
    <w:p w:rsidR="003F782B" w:rsidRPr="001D0C4D" w:rsidRDefault="005924EA" w:rsidP="00E75F0D">
      <w:pPr>
        <w:pStyle w:val="ListParagraph"/>
        <w:ind w:left="284" w:firstLine="425"/>
      </w:pPr>
      <w:r w:rsidRPr="001D0C4D">
        <w:t>Dalam</w:t>
      </w:r>
      <w:r w:rsidR="008E3B9C" w:rsidRPr="001D0C4D">
        <w:t xml:space="preserve"> </w:t>
      </w:r>
      <w:r w:rsidR="00D40BBA" w:rsidRPr="001D0C4D">
        <w:t>pengujian</w:t>
      </w:r>
      <w:r w:rsidR="008E3B9C" w:rsidRPr="001D0C4D">
        <w:t xml:space="preserve"> </w:t>
      </w:r>
      <w:r w:rsidR="008E3B9C" w:rsidRPr="001D0C4D">
        <w:rPr>
          <w:i/>
        </w:rPr>
        <w:t>One-Sample Kolmogorov-Smirnov Test</w:t>
      </w:r>
      <w:r w:rsidR="008E3B9C" w:rsidRPr="001D0C4D">
        <w:rPr>
          <w:sz w:val="24"/>
          <w:szCs w:val="24"/>
        </w:rPr>
        <w:t xml:space="preserve"> </w:t>
      </w:r>
      <w:r w:rsidR="00D40BBA" w:rsidRPr="001D0C4D">
        <w:t xml:space="preserve">bila hasil yang diperoleh berupa data yang terdistrbusikan normal bila </w:t>
      </w:r>
      <w:r w:rsidR="008E3B9C" w:rsidRPr="001D0C4D">
        <w:t xml:space="preserve">nilai signifikansi </w:t>
      </w:r>
      <w:r w:rsidR="00964288" w:rsidRPr="001D0C4D">
        <w:t>(</w:t>
      </w:r>
      <w:r w:rsidR="008E3B9C" w:rsidRPr="001D0C4D">
        <w:t>&gt; 0,05).</w:t>
      </w:r>
      <w:r w:rsidR="00D40BBA" w:rsidRPr="001D0C4D">
        <w:t xml:space="preserve"> Pengujian</w:t>
      </w:r>
      <w:r w:rsidR="008E3B9C" w:rsidRPr="001D0C4D">
        <w:t xml:space="preserve"> </w:t>
      </w:r>
      <w:r w:rsidR="00CC6DC1" w:rsidRPr="001D0C4D">
        <w:t xml:space="preserve">normalitas </w:t>
      </w:r>
      <w:r w:rsidR="00D40BBA" w:rsidRPr="001D0C4D">
        <w:t>terlaksana agar bisa mengetahui</w:t>
      </w:r>
      <w:r w:rsidR="00CC6DC1" w:rsidRPr="001D0C4D">
        <w:t xml:space="preserve"> tingkat </w:t>
      </w:r>
      <w:r w:rsidR="00D40BBA" w:rsidRPr="001D0C4D">
        <w:t>normalitas data,, apalah data t</w:t>
      </w:r>
      <w:r w:rsidR="00CC6DC1" w:rsidRPr="001D0C4D">
        <w:t>erdistribusi</w:t>
      </w:r>
      <w:r w:rsidR="00D40BBA" w:rsidRPr="001D0C4D">
        <w:t>kan</w:t>
      </w:r>
      <w:r w:rsidR="00CC6DC1" w:rsidRPr="001D0C4D">
        <w:t xml:space="preserve"> secara normal </w:t>
      </w:r>
      <w:r w:rsidR="00D40BBA" w:rsidRPr="001D0C4D">
        <w:t>ataukah</w:t>
      </w:r>
      <w:r w:rsidR="00CC6DC1" w:rsidRPr="001D0C4D">
        <w:t xml:space="preserve"> tidak </w:t>
      </w:r>
      <w:r w:rsidR="008E3B9C" w:rsidRPr="001D0C4D">
        <w:fldChar w:fldCharType="begin" w:fldLock="1"/>
      </w:r>
      <w:r w:rsidR="00C97BDA" w:rsidRPr="001D0C4D">
        <w:instrText>ADDIN CSL_CITATION {"citationItems":[{"id":"ITEM-1","itemData":{"author":[{"dropping-particle":"","family":"Sugiyono","given":"","non-dropping-particle":"","parse-names":false,"suffix":""}],"id":"ITEM-1","issued":{"date-parts":[["2019"]]},"publisher":"Alfabeta","title":"Metode Penelitian Kuantitatif Kualitatif dan R&amp;D","type":"book"},"uris":["http://www.mendeley.com/documents/?uuid=7471c63f-35de-41be-8f15-cf62b57a5add"]}],"mendeley":{"formattedCitation":"(Sugiyono, 2019)","plainTextFormattedCitation":"(Sugiyono, 2019)","previouslyFormattedCitation":"(Sugiyono, 2019)"},"properties":{"noteIndex":0},"schema":"https://github.com/citation-style-language/schema/raw/master/csl-citation.json"}</w:instrText>
      </w:r>
      <w:r w:rsidR="008E3B9C" w:rsidRPr="001D0C4D">
        <w:fldChar w:fldCharType="separate"/>
      </w:r>
      <w:r w:rsidR="008E3B9C" w:rsidRPr="001D0C4D">
        <w:rPr>
          <w:noProof/>
        </w:rPr>
        <w:t>(Sugiyono, 2019)</w:t>
      </w:r>
      <w:r w:rsidR="008E3B9C" w:rsidRPr="001D0C4D">
        <w:fldChar w:fldCharType="end"/>
      </w:r>
      <w:r w:rsidR="008E3B9C" w:rsidRPr="001D0C4D">
        <w:t xml:space="preserve">. </w:t>
      </w:r>
      <w:r w:rsidR="0041141B" w:rsidRPr="001D0C4D">
        <w:t xml:space="preserve">Chi-square (χ²) dapat digunakan secara manual untuk menguji signifikansi normalitas data, </w:t>
      </w:r>
      <w:r w:rsidR="00D40BBA" w:rsidRPr="001D0C4D">
        <w:t>dan metode Kolmogorov-Smirnov (</w:t>
      </w:r>
      <w:r w:rsidR="0041141B" w:rsidRPr="001D0C4D">
        <w:t>= 0,05) dapat digunakan secara otomatis untuk membandingkan hasil dengan tingkat kesalahan 5%</w:t>
      </w:r>
      <w:r w:rsidR="003F782B" w:rsidRPr="001D0C4D">
        <w:t xml:space="preserve"> </w:t>
      </w:r>
      <w:proofErr w:type="gramStart"/>
      <w:r w:rsidR="003F782B" w:rsidRPr="001D0C4D">
        <w:t>( ɑ</w:t>
      </w:r>
      <w:proofErr w:type="gramEnd"/>
      <w:r w:rsidR="003F782B" w:rsidRPr="001D0C4D">
        <w:t>=0,05)</w:t>
      </w:r>
      <w:r w:rsidR="0041141B" w:rsidRPr="001D0C4D">
        <w:t>.</w:t>
      </w:r>
      <w:r w:rsidR="00E75F0D" w:rsidRPr="001D0C4D">
        <w:t xml:space="preserve"> </w:t>
      </w:r>
    </w:p>
    <w:p w:rsidR="00E75F0D" w:rsidRPr="001D0C4D" w:rsidRDefault="00E75F0D" w:rsidP="00E75F0D">
      <w:pPr>
        <w:pStyle w:val="ListParagraph"/>
        <w:ind w:left="284" w:firstLine="425"/>
      </w:pPr>
      <w:r w:rsidRPr="001D0C4D">
        <w:t xml:space="preserve">Uji Kolmogorov-Smirnov dapat </w:t>
      </w:r>
      <w:r w:rsidR="00D40BBA" w:rsidRPr="001D0C4D">
        <w:t>memperlihatkan</w:t>
      </w:r>
      <w:r w:rsidRPr="001D0C4D">
        <w:t xml:space="preserve"> apakah </w:t>
      </w:r>
      <w:r w:rsidR="00D40BBA" w:rsidRPr="001D0C4D">
        <w:t>data t</w:t>
      </w:r>
      <w:r w:rsidRPr="001D0C4D">
        <w:t xml:space="preserve">erdistribusi normal atau tidak. </w:t>
      </w:r>
      <w:r w:rsidR="00D40BBA" w:rsidRPr="001D0C4D">
        <w:t>Bila</w:t>
      </w:r>
      <w:r w:rsidRPr="001D0C4D">
        <w:t xml:space="preserve"> nilai signifikan &gt; 0,05, data dianggap normal.</w:t>
      </w:r>
    </w:p>
    <w:p w:rsidR="00CC6DC1" w:rsidRPr="001D0C4D" w:rsidRDefault="00CC6DC1" w:rsidP="00CC6DC1">
      <w:pPr>
        <w:pStyle w:val="ListParagraph"/>
        <w:ind w:firstLine="709"/>
      </w:pPr>
      <w:r w:rsidRPr="001D0C4D">
        <w:t xml:space="preserve">Hasil </w:t>
      </w:r>
      <w:r w:rsidR="00D40BBA" w:rsidRPr="001D0C4D">
        <w:t>pengujian</w:t>
      </w:r>
      <w:r w:rsidRPr="001D0C4D">
        <w:t xml:space="preserve"> normalitas </w:t>
      </w:r>
      <w:r w:rsidR="00D40BBA" w:rsidRPr="001D0C4D">
        <w:t xml:space="preserve">yang ada di output One-Sample Kolmogorov, agar bisa mengkajinya, maka perlu melihat nilai signifikansi </w:t>
      </w:r>
      <w:r w:rsidRPr="001D0C4D">
        <w:t xml:space="preserve">Asymp. Sig. (2-tailed) </w:t>
      </w:r>
      <w:r w:rsidR="00D40BBA" w:rsidRPr="001D0C4D">
        <w:t>pada</w:t>
      </w:r>
      <w:r w:rsidRPr="001D0C4D">
        <w:t xml:space="preserve"> variabel motivasi kerja </w:t>
      </w:r>
      <w:r w:rsidR="00D40BBA" w:rsidRPr="001D0C4D">
        <w:t>ber</w:t>
      </w:r>
      <w:r w:rsidRPr="001D0C4D">
        <w:t xml:space="preserve">nilai 0,200, kemudian disiplin kerja </w:t>
      </w:r>
      <w:r w:rsidR="00D40BBA" w:rsidRPr="001D0C4D">
        <w:t>ber</w:t>
      </w:r>
      <w:r w:rsidRPr="001D0C4D">
        <w:t xml:space="preserve">nilai </w:t>
      </w:r>
      <w:r w:rsidR="00D40BBA" w:rsidRPr="001D0C4D">
        <w:t>0,009. Kinerja guru bernilai 0,168 sebab signifikansi di tiga variabel memperlihatkan hasil yang lebih dari 0,05 sehingga memberi simpulan jika variabel itu terdistribusikan normal</w:t>
      </w:r>
      <w:r w:rsidRPr="001D0C4D">
        <w:t>.</w:t>
      </w:r>
    </w:p>
    <w:p w:rsidR="00091F73" w:rsidRPr="001D0C4D" w:rsidRDefault="00091F73" w:rsidP="00E75F0D">
      <w:pPr>
        <w:pStyle w:val="ListParagraph"/>
        <w:ind w:left="284" w:firstLine="425"/>
      </w:pPr>
    </w:p>
    <w:p w:rsidR="00A223A1" w:rsidRPr="001D0C4D" w:rsidRDefault="00A223A1" w:rsidP="00E75F0D">
      <w:pPr>
        <w:pStyle w:val="ListParagraph"/>
        <w:ind w:left="284" w:firstLine="425"/>
      </w:pPr>
    </w:p>
    <w:p w:rsidR="00A223A1" w:rsidRPr="001D0C4D" w:rsidRDefault="00A223A1" w:rsidP="00E75F0D">
      <w:pPr>
        <w:pStyle w:val="ListParagraph"/>
        <w:ind w:left="284" w:firstLine="425"/>
      </w:pPr>
    </w:p>
    <w:p w:rsidR="00A223A1" w:rsidRPr="001D0C4D" w:rsidRDefault="00A223A1" w:rsidP="00E75F0D">
      <w:pPr>
        <w:pStyle w:val="ListParagraph"/>
        <w:ind w:left="284" w:firstLine="425"/>
      </w:pPr>
    </w:p>
    <w:p w:rsidR="00D40BBA" w:rsidRPr="001D0C4D" w:rsidRDefault="00D40BBA" w:rsidP="00E75F0D">
      <w:pPr>
        <w:pStyle w:val="ListParagraph"/>
        <w:ind w:left="284" w:firstLine="425"/>
      </w:pPr>
    </w:p>
    <w:p w:rsidR="00D40BBA" w:rsidRPr="001D0C4D" w:rsidRDefault="00D40BBA" w:rsidP="00E75F0D">
      <w:pPr>
        <w:pStyle w:val="ListParagraph"/>
        <w:ind w:left="284" w:firstLine="425"/>
      </w:pPr>
    </w:p>
    <w:p w:rsidR="008E3B9C" w:rsidRPr="001D0C4D" w:rsidRDefault="00C97BDA" w:rsidP="00C97BDA">
      <w:pPr>
        <w:pStyle w:val="ListParagraph"/>
        <w:numPr>
          <w:ilvl w:val="0"/>
          <w:numId w:val="22"/>
        </w:numPr>
        <w:ind w:left="567" w:hanging="567"/>
        <w:rPr>
          <w:b/>
          <w:bCs/>
        </w:rPr>
      </w:pPr>
      <w:r w:rsidRPr="001D0C4D">
        <w:rPr>
          <w:b/>
          <w:bCs/>
        </w:rPr>
        <w:lastRenderedPageBreak/>
        <w:t>Uji Linearitas</w:t>
      </w:r>
    </w:p>
    <w:p w:rsidR="00C97BDA" w:rsidRPr="001D0C4D" w:rsidRDefault="00D40BBA" w:rsidP="00C97BDA">
      <w:pPr>
        <w:pStyle w:val="ListParagraph"/>
        <w:ind w:firstLine="709"/>
        <w:rPr>
          <w:i/>
        </w:rPr>
      </w:pPr>
      <w:r w:rsidRPr="001D0C4D">
        <w:t>Pengujian</w:t>
      </w:r>
      <w:r w:rsidR="00C97BDA" w:rsidRPr="001D0C4D">
        <w:t xml:space="preserve"> linearitas</w:t>
      </w:r>
      <w:r w:rsidRPr="001D0C4D">
        <w:t xml:space="preserve"> ialah uji persyaratan yang kerap dilaksanakan bila hendak menganalisis keterkaitan atau regresi linear. Uji linearitas pada SPSS mempergunakan</w:t>
      </w:r>
      <w:r w:rsidR="00C97BDA" w:rsidRPr="001D0C4D">
        <w:t xml:space="preserve"> </w:t>
      </w:r>
      <w:r w:rsidRPr="001D0C4D">
        <w:rPr>
          <w:i/>
        </w:rPr>
        <w:t xml:space="preserve">test for linearity </w:t>
      </w:r>
      <w:r w:rsidRPr="001D0C4D">
        <w:t>bertingkat</w:t>
      </w:r>
      <w:r w:rsidR="00C97BDA" w:rsidRPr="001D0C4D">
        <w:t xml:space="preserve"> signifikansi 0,05. </w:t>
      </w:r>
      <w:r w:rsidRPr="001D0C4D">
        <w:t>Kedua variabel disebut berhubungan linear jika nilai signifikansi yang ada di</w:t>
      </w:r>
      <w:r w:rsidR="00C97BDA" w:rsidRPr="001D0C4D">
        <w:t xml:space="preserve"> </w:t>
      </w:r>
      <w:r w:rsidRPr="001D0C4D">
        <w:rPr>
          <w:i/>
        </w:rPr>
        <w:t>l</w:t>
      </w:r>
      <w:r w:rsidR="00C97BDA" w:rsidRPr="001D0C4D">
        <w:rPr>
          <w:i/>
        </w:rPr>
        <w:t>inearity</w:t>
      </w:r>
      <w:r w:rsidR="00C97BDA" w:rsidRPr="001D0C4D">
        <w:t xml:space="preserve"> </w:t>
      </w:r>
      <w:r w:rsidRPr="001D0C4D">
        <w:t>di bawah</w:t>
      </w:r>
      <w:r w:rsidR="00C97BDA" w:rsidRPr="001D0C4D">
        <w:t xml:space="preserve"> 0,05. </w:t>
      </w:r>
      <w:r w:rsidRPr="001D0C4D">
        <w:t xml:space="preserve">Bila merujuk ke teori lainnya, yakni bila signifikansi yang ada di </w:t>
      </w:r>
      <w:r w:rsidRPr="001D0C4D">
        <w:rPr>
          <w:i/>
        </w:rPr>
        <w:t>deviation from linearit</w:t>
      </w:r>
      <w:r w:rsidR="00C97BDA" w:rsidRPr="001D0C4D">
        <w:rPr>
          <w:i/>
        </w:rPr>
        <w:t xml:space="preserve">y </w:t>
      </w:r>
      <w:r w:rsidRPr="001D0C4D">
        <w:t>di atas</w:t>
      </w:r>
      <w:r w:rsidR="00C97BDA" w:rsidRPr="001D0C4D">
        <w:rPr>
          <w:i/>
        </w:rPr>
        <w:t xml:space="preserve"> </w:t>
      </w:r>
      <w:r w:rsidR="00C97BDA" w:rsidRPr="001D0C4D">
        <w:t>0,05,</w:t>
      </w:r>
      <w:r w:rsidRPr="001D0C4D">
        <w:t xml:space="preserve"> berarti dua variabel berkaitan linear.</w:t>
      </w:r>
      <w:r w:rsidR="00C97BDA" w:rsidRPr="001D0C4D">
        <w:t xml:space="preserve"> Pengujian pada SPSS </w:t>
      </w:r>
      <w:r w:rsidRPr="001D0C4D">
        <w:t>mempergunakan</w:t>
      </w:r>
      <w:r w:rsidR="00C97BDA" w:rsidRPr="001D0C4D">
        <w:t xml:space="preserve"> </w:t>
      </w:r>
      <w:r w:rsidRPr="001D0C4D">
        <w:rPr>
          <w:i/>
          <w:iCs/>
        </w:rPr>
        <w:t xml:space="preserve">test for linearity </w:t>
      </w:r>
      <w:r w:rsidR="00C97BDA" w:rsidRPr="001D0C4D">
        <w:rPr>
          <w:i/>
          <w:iCs/>
        </w:rPr>
        <w:fldChar w:fldCharType="begin" w:fldLock="1"/>
      </w:r>
      <w:r w:rsidR="003A3927" w:rsidRPr="001D0C4D">
        <w:rPr>
          <w:i/>
          <w:iCs/>
        </w:rPr>
        <w:instrText>ADDIN CSL_CITATION {"citationItems":[{"id":"ITEM-1","itemData":{"author":[{"dropping-particle":"","family":"Sugiyono","given":"","non-dropping-particle":"","parse-names":false,"suffix":""}],"id":"ITEM-1","issued":{"date-parts":[["2019"]]},"publisher":"Alfabeta","title":"Metode Penelitian Kuantitatif Kualitatif dan R&amp;D","type":"book"},"uris":["http://www.mendeley.com/documents/?uuid=7471c63f-35de-41be-8f15-cf62b57a5add"]}],"mendeley":{"formattedCitation":"(Sugiyono, 2019)","plainTextFormattedCitation":"(Sugiyono, 2019)","previouslyFormattedCitation":"(Sugiyono, 2019)"},"properties":{"noteIndex":0},"schema":"https://github.com/citation-style-language/schema/raw/master/csl-citation.json"}</w:instrText>
      </w:r>
      <w:r w:rsidR="00C97BDA" w:rsidRPr="001D0C4D">
        <w:rPr>
          <w:i/>
          <w:iCs/>
        </w:rPr>
        <w:fldChar w:fldCharType="separate"/>
      </w:r>
      <w:r w:rsidR="00C97BDA" w:rsidRPr="001D0C4D">
        <w:rPr>
          <w:iCs/>
          <w:noProof/>
        </w:rPr>
        <w:t>(Sugiyono, 2019)</w:t>
      </w:r>
      <w:r w:rsidR="00C97BDA" w:rsidRPr="001D0C4D">
        <w:rPr>
          <w:i/>
          <w:iCs/>
        </w:rPr>
        <w:fldChar w:fldCharType="end"/>
      </w:r>
      <w:r w:rsidR="00C97BDA" w:rsidRPr="001D0C4D">
        <w:t>.</w:t>
      </w:r>
    </w:p>
    <w:p w:rsidR="00C97BDA" w:rsidRPr="001D0C4D" w:rsidRDefault="00C97BDA" w:rsidP="00C97BDA">
      <w:pPr>
        <w:pStyle w:val="ListParagraph"/>
        <w:ind w:firstLine="709"/>
        <w:rPr>
          <w:iCs/>
        </w:rPr>
      </w:pPr>
      <w:r w:rsidRPr="001D0C4D">
        <w:rPr>
          <w:iCs/>
        </w:rPr>
        <w:t>Hasil uji linearitas kinerja guru dan motivasi kerja</w:t>
      </w:r>
      <w:r w:rsidR="00D40BBA" w:rsidRPr="001D0C4D">
        <w:rPr>
          <w:iCs/>
        </w:rPr>
        <w:t xml:space="preserve"> bisa terlihat melalui</w:t>
      </w:r>
      <w:r w:rsidRPr="001D0C4D">
        <w:rPr>
          <w:iCs/>
        </w:rPr>
        <w:t xml:space="preserve"> </w:t>
      </w:r>
      <w:r w:rsidRPr="001D0C4D">
        <w:rPr>
          <w:i/>
          <w:iCs/>
        </w:rPr>
        <w:t>output</w:t>
      </w:r>
      <w:r w:rsidRPr="001D0C4D">
        <w:rPr>
          <w:iCs/>
        </w:rPr>
        <w:t xml:space="preserve"> ANOVA</w:t>
      </w:r>
      <w:r w:rsidR="00D40BBA" w:rsidRPr="001D0C4D">
        <w:rPr>
          <w:iCs/>
        </w:rPr>
        <w:t>, bila</w:t>
      </w:r>
      <w:r w:rsidRPr="001D0C4D">
        <w:rPr>
          <w:iCs/>
        </w:rPr>
        <w:t xml:space="preserve"> nilai signifikansi </w:t>
      </w:r>
      <w:r w:rsidR="00D40BBA" w:rsidRPr="001D0C4D">
        <w:rPr>
          <w:iCs/>
        </w:rPr>
        <w:t>di</w:t>
      </w:r>
      <w:r w:rsidRPr="001D0C4D">
        <w:rPr>
          <w:iCs/>
        </w:rPr>
        <w:t xml:space="preserve"> </w:t>
      </w:r>
      <w:r w:rsidR="00D40BBA" w:rsidRPr="001D0C4D">
        <w:rPr>
          <w:iCs/>
        </w:rPr>
        <w:t>linearitas sejumlah</w:t>
      </w:r>
      <w:r w:rsidRPr="001D0C4D">
        <w:rPr>
          <w:iCs/>
        </w:rPr>
        <w:t xml:space="preserve"> </w:t>
      </w:r>
      <w:r w:rsidR="00D40BBA" w:rsidRPr="001D0C4D">
        <w:rPr>
          <w:iCs/>
        </w:rPr>
        <w:t>0,000 sebab signifikansinya di bawah</w:t>
      </w:r>
      <w:r w:rsidRPr="001D0C4D">
        <w:rPr>
          <w:iCs/>
        </w:rPr>
        <w:t xml:space="preserve"> 0,05 atau 0,000 &lt; 0,05. </w:t>
      </w:r>
      <w:r w:rsidR="00D40BBA" w:rsidRPr="001D0C4D">
        <w:rPr>
          <w:iCs/>
        </w:rPr>
        <w:t>Kemudian,</w:t>
      </w:r>
      <w:r w:rsidRPr="001D0C4D">
        <w:rPr>
          <w:iCs/>
        </w:rPr>
        <w:t xml:space="preserve"> hasil signifikansi </w:t>
      </w:r>
      <w:r w:rsidR="00D40BBA" w:rsidRPr="001D0C4D">
        <w:rPr>
          <w:iCs/>
        </w:rPr>
        <w:t>yang ada di</w:t>
      </w:r>
      <w:r w:rsidRPr="001D0C4D">
        <w:rPr>
          <w:iCs/>
        </w:rPr>
        <w:t xml:space="preserve"> </w:t>
      </w:r>
      <w:r w:rsidR="00D40BBA" w:rsidRPr="001D0C4D">
        <w:rPr>
          <w:i/>
        </w:rPr>
        <w:t>deviation from linearity</w:t>
      </w:r>
      <w:r w:rsidR="00D40BBA" w:rsidRPr="001D0C4D">
        <w:rPr>
          <w:iCs/>
        </w:rPr>
        <w:t xml:space="preserve"> di atas </w:t>
      </w:r>
      <w:r w:rsidRPr="001D0C4D">
        <w:rPr>
          <w:iCs/>
        </w:rPr>
        <w:t xml:space="preserve">0,05 </w:t>
      </w:r>
      <w:r w:rsidR="00D40BBA" w:rsidRPr="001D0C4D">
        <w:rPr>
          <w:iCs/>
        </w:rPr>
        <w:t>(0,756) &gt; 0,05) sehingga memberi simpulan bila variabel kinerja guru dan motivasi kerja berhubungan linear, serta linearitasnya bisa dipenuhi.</w:t>
      </w:r>
      <w:r w:rsidRPr="001D0C4D">
        <w:rPr>
          <w:iCs/>
        </w:rPr>
        <w:t xml:space="preserve"> </w:t>
      </w:r>
    </w:p>
    <w:p w:rsidR="007C6589" w:rsidRPr="001D0C4D" w:rsidRDefault="00882262" w:rsidP="00C97BDA">
      <w:pPr>
        <w:pStyle w:val="ListParagraph"/>
        <w:ind w:firstLine="709"/>
        <w:rPr>
          <w:iCs/>
        </w:rPr>
      </w:pPr>
      <w:r w:rsidRPr="001D0C4D">
        <w:rPr>
          <w:iCs/>
        </w:rPr>
        <w:t xml:space="preserve">Hasil </w:t>
      </w:r>
      <w:r w:rsidR="00D40BBA" w:rsidRPr="001D0C4D">
        <w:rPr>
          <w:iCs/>
        </w:rPr>
        <w:t>pengujian</w:t>
      </w:r>
      <w:r w:rsidRPr="001D0C4D">
        <w:rPr>
          <w:iCs/>
        </w:rPr>
        <w:t xml:space="preserve"> linieritas kinerja guru </w:t>
      </w:r>
      <w:r w:rsidR="00D40BBA" w:rsidRPr="001D0C4D">
        <w:rPr>
          <w:iCs/>
        </w:rPr>
        <w:t>maupun</w:t>
      </w:r>
      <w:r w:rsidRPr="001D0C4D">
        <w:rPr>
          <w:iCs/>
        </w:rPr>
        <w:t xml:space="preserve"> disiplin kerja </w:t>
      </w:r>
      <w:r w:rsidR="00D40BBA" w:rsidRPr="001D0C4D">
        <w:rPr>
          <w:iCs/>
        </w:rPr>
        <w:t>terlihat melalui</w:t>
      </w:r>
      <w:r w:rsidRPr="001D0C4D">
        <w:rPr>
          <w:iCs/>
        </w:rPr>
        <w:t xml:space="preserve"> </w:t>
      </w:r>
      <w:r w:rsidRPr="001D0C4D">
        <w:rPr>
          <w:i/>
          <w:iCs/>
        </w:rPr>
        <w:t>output</w:t>
      </w:r>
      <w:r w:rsidRPr="001D0C4D">
        <w:rPr>
          <w:iCs/>
        </w:rPr>
        <w:t xml:space="preserve"> ANOVA </w:t>
      </w:r>
      <w:r w:rsidR="00D40BBA" w:rsidRPr="001D0C4D">
        <w:rPr>
          <w:iCs/>
        </w:rPr>
        <w:t>bila</w:t>
      </w:r>
      <w:r w:rsidR="00E75F0D" w:rsidRPr="001D0C4D">
        <w:rPr>
          <w:iCs/>
        </w:rPr>
        <w:t xml:space="preserve"> </w:t>
      </w:r>
      <w:r w:rsidRPr="001D0C4D">
        <w:rPr>
          <w:iCs/>
        </w:rPr>
        <w:t xml:space="preserve">nilai signifikansi 0,000 untuk Linearitas. </w:t>
      </w:r>
      <w:r w:rsidR="00D40BBA" w:rsidRPr="001D0C4D">
        <w:rPr>
          <w:iCs/>
        </w:rPr>
        <w:t>Sebab</w:t>
      </w:r>
      <w:r w:rsidRPr="001D0C4D">
        <w:rPr>
          <w:iCs/>
        </w:rPr>
        <w:t xml:space="preserve"> signifikansinya </w:t>
      </w:r>
      <w:r w:rsidR="00D40BBA" w:rsidRPr="001D0C4D">
        <w:rPr>
          <w:iCs/>
        </w:rPr>
        <w:t>di bawah</w:t>
      </w:r>
      <w:r w:rsidRPr="001D0C4D">
        <w:rPr>
          <w:iCs/>
        </w:rPr>
        <w:t xml:space="preserve"> 0,05 atau 0,</w:t>
      </w:r>
      <w:r w:rsidR="00D40BBA" w:rsidRPr="001D0C4D">
        <w:rPr>
          <w:iCs/>
        </w:rPr>
        <w:t xml:space="preserve">000 &lt; 0,05, </w:t>
      </w:r>
      <w:r w:rsidR="004F1F29" w:rsidRPr="001D0C4D">
        <w:rPr>
          <w:iCs/>
        </w:rPr>
        <w:t>lalu</w:t>
      </w:r>
      <w:r w:rsidRPr="001D0C4D">
        <w:rPr>
          <w:iCs/>
        </w:rPr>
        <w:t xml:space="preserve"> hasil signifikansi </w:t>
      </w:r>
      <w:r w:rsidR="00D40BBA" w:rsidRPr="001D0C4D">
        <w:rPr>
          <w:i/>
          <w:iCs/>
        </w:rPr>
        <w:t>deviasi dari linieritas</w:t>
      </w:r>
      <w:r w:rsidR="00D40BBA" w:rsidRPr="001D0C4D">
        <w:rPr>
          <w:iCs/>
        </w:rPr>
        <w:t xml:space="preserve"> pun di atas</w:t>
      </w:r>
      <w:r w:rsidRPr="001D0C4D">
        <w:rPr>
          <w:iCs/>
        </w:rPr>
        <w:t xml:space="preserve"> 0,05 (0,602) &gt; 0,05, </w:t>
      </w:r>
      <w:r w:rsidR="00D40BBA" w:rsidRPr="001D0C4D">
        <w:rPr>
          <w:iCs/>
        </w:rPr>
        <w:t>tentu akan memberi simpulan jika kinerja guru berhubungan</w:t>
      </w:r>
      <w:r w:rsidRPr="001D0C4D">
        <w:rPr>
          <w:iCs/>
        </w:rPr>
        <w:t xml:space="preserve"> linier dengan disiplin kerja, sehingga memenuhi hubungan linier</w:t>
      </w:r>
      <w:r w:rsidR="00594F0D" w:rsidRPr="001D0C4D">
        <w:rPr>
          <w:iCs/>
        </w:rPr>
        <w:t>itasnya</w:t>
      </w:r>
      <w:r w:rsidRPr="001D0C4D">
        <w:rPr>
          <w:iCs/>
        </w:rPr>
        <w:t>.</w:t>
      </w:r>
    </w:p>
    <w:p w:rsidR="007C6589" w:rsidRPr="001D0C4D" w:rsidRDefault="007C6589" w:rsidP="00C97BDA">
      <w:pPr>
        <w:pStyle w:val="ListParagraph"/>
        <w:ind w:firstLine="709"/>
        <w:rPr>
          <w:iCs/>
        </w:rPr>
      </w:pPr>
    </w:p>
    <w:p w:rsidR="007C6589" w:rsidRPr="001D0C4D" w:rsidRDefault="007C6589" w:rsidP="007C6589">
      <w:pPr>
        <w:pStyle w:val="ListParagraph"/>
        <w:numPr>
          <w:ilvl w:val="0"/>
          <w:numId w:val="22"/>
        </w:numPr>
        <w:ind w:left="567" w:hanging="567"/>
        <w:rPr>
          <w:b/>
          <w:bCs/>
          <w:iCs/>
        </w:rPr>
      </w:pPr>
      <w:r w:rsidRPr="001D0C4D">
        <w:rPr>
          <w:b/>
          <w:bCs/>
          <w:iCs/>
        </w:rPr>
        <w:t xml:space="preserve">Regresi </w:t>
      </w:r>
      <w:r w:rsidR="00D40BBA" w:rsidRPr="001D0C4D">
        <w:rPr>
          <w:b/>
          <w:bCs/>
          <w:iCs/>
        </w:rPr>
        <w:t>Linear</w:t>
      </w:r>
      <w:r w:rsidRPr="001D0C4D">
        <w:rPr>
          <w:b/>
          <w:bCs/>
          <w:iCs/>
        </w:rPr>
        <w:t xml:space="preserve"> Sederhana</w:t>
      </w:r>
    </w:p>
    <w:p w:rsidR="008A4073" w:rsidRPr="001D0C4D" w:rsidRDefault="008A4073" w:rsidP="008A4073">
      <w:pPr>
        <w:pStyle w:val="ListParagraph"/>
        <w:numPr>
          <w:ilvl w:val="0"/>
          <w:numId w:val="33"/>
        </w:numPr>
        <w:ind w:left="567" w:hanging="567"/>
        <w:rPr>
          <w:b/>
          <w:bCs/>
          <w:iCs/>
        </w:rPr>
      </w:pPr>
      <w:r w:rsidRPr="001D0C4D">
        <w:rPr>
          <w:b/>
          <w:bCs/>
          <w:iCs/>
        </w:rPr>
        <w:t>Variabel Motivasi Kerja (X</w:t>
      </w:r>
      <w:r w:rsidRPr="001D0C4D">
        <w:rPr>
          <w:b/>
          <w:bCs/>
          <w:iCs/>
          <w:vertAlign w:val="subscript"/>
        </w:rPr>
        <w:t>1</w:t>
      </w:r>
      <w:r w:rsidRPr="001D0C4D">
        <w:rPr>
          <w:b/>
          <w:bCs/>
          <w:iCs/>
        </w:rPr>
        <w:t xml:space="preserve">) </w:t>
      </w:r>
      <w:r w:rsidR="00D40BBA" w:rsidRPr="001D0C4D">
        <w:rPr>
          <w:b/>
          <w:bCs/>
          <w:iCs/>
        </w:rPr>
        <w:t>t</w:t>
      </w:r>
      <w:r w:rsidRPr="001D0C4D">
        <w:rPr>
          <w:b/>
          <w:bCs/>
          <w:iCs/>
        </w:rPr>
        <w:t>erhadap Kinerja Guru</w:t>
      </w:r>
    </w:p>
    <w:p w:rsidR="007C6589" w:rsidRPr="001D0C4D" w:rsidRDefault="00E75F0D" w:rsidP="00C7429F">
      <w:pPr>
        <w:pStyle w:val="ListParagraph"/>
        <w:ind w:left="284" w:firstLine="425"/>
        <w:rPr>
          <w:iCs/>
        </w:rPr>
      </w:pPr>
      <w:r w:rsidRPr="001D0C4D">
        <w:rPr>
          <w:iCs/>
        </w:rPr>
        <w:t>Hasil pengujian regresi linier sederhana d</w:t>
      </w:r>
      <w:r w:rsidR="007C6589" w:rsidRPr="001D0C4D">
        <w:rPr>
          <w:iCs/>
        </w:rPr>
        <w:t>ari hasil olahan SPSS 25</w:t>
      </w:r>
      <w:r w:rsidR="00D40BBA" w:rsidRPr="001D0C4D">
        <w:rPr>
          <w:iCs/>
        </w:rPr>
        <w:t xml:space="preserve"> tertera pada penjelasan di bawah ini</w:t>
      </w:r>
      <w:r w:rsidR="007C6589" w:rsidRPr="001D0C4D">
        <w:rPr>
          <w:iCs/>
        </w:rPr>
        <w:t>:</w:t>
      </w:r>
    </w:p>
    <w:p w:rsidR="00825AA7" w:rsidRPr="001D0C4D" w:rsidRDefault="00825AA7" w:rsidP="00825AA7">
      <w:pPr>
        <w:pStyle w:val="ListParagraph"/>
        <w:ind w:firstLine="709"/>
        <w:rPr>
          <w:b/>
          <w:bCs/>
          <w:iCs/>
        </w:rPr>
      </w:pPr>
      <w:proofErr w:type="gramStart"/>
      <w:r w:rsidRPr="001D0C4D">
        <w:rPr>
          <w:b/>
          <w:bCs/>
          <w:iCs/>
        </w:rPr>
        <w:t>Y  =</w:t>
      </w:r>
      <w:proofErr w:type="gramEnd"/>
      <w:r w:rsidRPr="001D0C4D">
        <w:rPr>
          <w:b/>
          <w:bCs/>
          <w:iCs/>
        </w:rPr>
        <w:t xml:space="preserve">  a + bX</w:t>
      </w:r>
    </w:p>
    <w:p w:rsidR="00825AA7" w:rsidRPr="001D0C4D" w:rsidRDefault="00825AA7" w:rsidP="00825AA7">
      <w:pPr>
        <w:pStyle w:val="ListParagraph"/>
        <w:ind w:firstLine="709"/>
        <w:rPr>
          <w:b/>
          <w:bCs/>
          <w:iCs/>
          <w:vertAlign w:val="subscript"/>
        </w:rPr>
      </w:pPr>
      <w:proofErr w:type="gramStart"/>
      <w:r w:rsidRPr="001D0C4D">
        <w:rPr>
          <w:b/>
          <w:bCs/>
          <w:iCs/>
        </w:rPr>
        <w:t>Y  =</w:t>
      </w:r>
      <w:proofErr w:type="gramEnd"/>
      <w:r w:rsidRPr="001D0C4D">
        <w:rPr>
          <w:b/>
          <w:bCs/>
          <w:iCs/>
        </w:rPr>
        <w:t xml:space="preserve">  20,493 + 0,776X</w:t>
      </w:r>
      <w:r w:rsidRPr="001D0C4D">
        <w:rPr>
          <w:b/>
          <w:bCs/>
          <w:iCs/>
          <w:vertAlign w:val="subscript"/>
        </w:rPr>
        <w:t>1</w:t>
      </w:r>
    </w:p>
    <w:p w:rsidR="00825AA7" w:rsidRPr="001D0C4D" w:rsidRDefault="00D40BBA" w:rsidP="00C7429F">
      <w:pPr>
        <w:spacing w:line="276" w:lineRule="auto"/>
        <w:ind w:left="284" w:firstLine="425"/>
        <w:jc w:val="both"/>
        <w:rPr>
          <w:sz w:val="22"/>
          <w:szCs w:val="22"/>
        </w:rPr>
      </w:pPr>
      <w:r w:rsidRPr="001D0C4D">
        <w:rPr>
          <w:sz w:val="22"/>
          <w:szCs w:val="22"/>
        </w:rPr>
        <w:t>Terlampir</w:t>
      </w:r>
      <w:r w:rsidR="00BD021F" w:rsidRPr="001D0C4D">
        <w:rPr>
          <w:sz w:val="22"/>
          <w:szCs w:val="22"/>
        </w:rPr>
        <w:t xml:space="preserve"> persamaan regresi </w:t>
      </w:r>
      <w:r w:rsidRPr="001D0C4D">
        <w:rPr>
          <w:sz w:val="22"/>
          <w:szCs w:val="22"/>
        </w:rPr>
        <w:t>linear</w:t>
      </w:r>
      <w:r w:rsidR="00BD021F" w:rsidRPr="001D0C4D">
        <w:rPr>
          <w:sz w:val="22"/>
          <w:szCs w:val="22"/>
        </w:rPr>
        <w:t xml:space="preserve"> sederhana </w:t>
      </w:r>
      <w:r w:rsidRPr="001D0C4D">
        <w:rPr>
          <w:sz w:val="22"/>
          <w:szCs w:val="22"/>
        </w:rPr>
        <w:t>bagi</w:t>
      </w:r>
      <w:r w:rsidR="00BD021F" w:rsidRPr="001D0C4D">
        <w:rPr>
          <w:sz w:val="22"/>
          <w:szCs w:val="22"/>
        </w:rPr>
        <w:t xml:space="preserve"> motivasi kerja:</w:t>
      </w:r>
    </w:p>
    <w:p w:rsidR="0032149B" w:rsidRPr="001D0C4D" w:rsidRDefault="00BD021F" w:rsidP="009A1EB5">
      <w:pPr>
        <w:pStyle w:val="ListParagraph"/>
        <w:numPr>
          <w:ilvl w:val="0"/>
          <w:numId w:val="40"/>
        </w:numPr>
        <w:ind w:left="426"/>
        <w:rPr>
          <w:iCs/>
        </w:rPr>
      </w:pPr>
      <w:r w:rsidRPr="001D0C4D">
        <w:rPr>
          <w:iCs/>
        </w:rPr>
        <w:lastRenderedPageBreak/>
        <w:t xml:space="preserve">Nilai konstanta adalah a = 20,493. </w:t>
      </w:r>
      <w:r w:rsidR="001D0BEB" w:rsidRPr="001D0C4D">
        <w:rPr>
          <w:iCs/>
        </w:rPr>
        <w:t>Perihal ini memperjelas bila</w:t>
      </w:r>
      <w:r w:rsidRPr="001D0C4D">
        <w:rPr>
          <w:iCs/>
        </w:rPr>
        <w:t xml:space="preserve"> nilai kinerja guru </w:t>
      </w:r>
      <w:r w:rsidR="001D0BEB" w:rsidRPr="001D0C4D">
        <w:rPr>
          <w:iCs/>
        </w:rPr>
        <w:t>ialah</w:t>
      </w:r>
      <w:r w:rsidRPr="001D0C4D">
        <w:rPr>
          <w:iCs/>
        </w:rPr>
        <w:t xml:space="preserve"> 20,493</w:t>
      </w:r>
      <w:r w:rsidR="001D0BEB" w:rsidRPr="001D0C4D">
        <w:rPr>
          <w:iCs/>
        </w:rPr>
        <w:t xml:space="preserve">: </w:t>
      </w:r>
      <w:r w:rsidR="00D40BBA" w:rsidRPr="001D0C4D">
        <w:rPr>
          <w:iCs/>
        </w:rPr>
        <w:t>motivasi kerja tidak mempunyai nilai 0.</w:t>
      </w:r>
      <w:r w:rsidRPr="001D0C4D">
        <w:rPr>
          <w:iCs/>
        </w:rPr>
        <w:t xml:space="preserve"> </w:t>
      </w:r>
    </w:p>
    <w:p w:rsidR="00825AA7" w:rsidRPr="001D0C4D" w:rsidRDefault="00BD021F" w:rsidP="001D0BEB">
      <w:pPr>
        <w:pStyle w:val="ListParagraph"/>
        <w:numPr>
          <w:ilvl w:val="0"/>
          <w:numId w:val="40"/>
        </w:numPr>
        <w:spacing w:after="240"/>
        <w:ind w:left="426"/>
        <w:rPr>
          <w:iCs/>
        </w:rPr>
      </w:pPr>
      <w:r w:rsidRPr="001D0C4D">
        <w:t xml:space="preserve">Nilai koefisien regresi variabel motivasi kerja </w:t>
      </w:r>
      <w:r w:rsidR="001D0BEB" w:rsidRPr="001D0C4D">
        <w:t>sejumlah</w:t>
      </w:r>
      <w:r w:rsidRPr="001D0C4D">
        <w:t xml:space="preserve"> 0,776 satuan</w:t>
      </w:r>
      <w:r w:rsidR="001D0BEB" w:rsidRPr="001D0C4D">
        <w:t>, memperjelas bila nilai variabel motivasi kerja</w:t>
      </w:r>
      <w:r w:rsidRPr="001D0C4D">
        <w:t xml:space="preserve"> dapat berubah secara positif </w:t>
      </w:r>
      <w:r w:rsidR="001D0BEB" w:rsidRPr="001D0C4D">
        <w:t>sejumlah</w:t>
      </w:r>
      <w:r w:rsidRPr="001D0C4D">
        <w:t xml:space="preserve"> 0,776 satuan dan meningkat </w:t>
      </w:r>
      <w:r w:rsidR="001D0BEB" w:rsidRPr="001D0C4D">
        <w:t>sejumlah</w:t>
      </w:r>
      <w:r w:rsidRPr="001D0C4D">
        <w:t xml:space="preserve"> satu satuan. Sebaliknya kinerja guru diprediksi </w:t>
      </w:r>
      <w:r w:rsidR="001D0BEB" w:rsidRPr="001D0C4D">
        <w:t>menurun sejumlah</w:t>
      </w:r>
      <w:r w:rsidRPr="001D0C4D">
        <w:t xml:space="preserve"> 0,776 satuan jika nilai regresi motivasi kerja berkurang satu satuan.</w:t>
      </w:r>
      <w:r w:rsidR="001D0BEB" w:rsidRPr="001D0C4D">
        <w:t xml:space="preserve"> Dengan begitu bisa memberi simpulan bila motivasi kerja berhubungan searah dengan kinerja guru.</w:t>
      </w:r>
      <w:r w:rsidRPr="001D0C4D">
        <w:t xml:space="preserve"> </w:t>
      </w:r>
    </w:p>
    <w:p w:rsidR="00825AA7" w:rsidRPr="001D0C4D" w:rsidRDefault="008A4073" w:rsidP="008A4073">
      <w:pPr>
        <w:pStyle w:val="ListParagraph"/>
        <w:numPr>
          <w:ilvl w:val="0"/>
          <w:numId w:val="34"/>
        </w:numPr>
        <w:ind w:left="567" w:hanging="567"/>
        <w:rPr>
          <w:b/>
          <w:bCs/>
          <w:iCs/>
        </w:rPr>
      </w:pPr>
      <w:r w:rsidRPr="001D0C4D">
        <w:rPr>
          <w:b/>
          <w:bCs/>
          <w:iCs/>
        </w:rPr>
        <w:t xml:space="preserve">Hasil </w:t>
      </w:r>
      <w:r w:rsidR="001D0BEB" w:rsidRPr="001D0C4D">
        <w:rPr>
          <w:b/>
          <w:bCs/>
          <w:iCs/>
        </w:rPr>
        <w:t>Pengujian</w:t>
      </w:r>
      <w:r w:rsidRPr="001D0C4D">
        <w:rPr>
          <w:b/>
          <w:bCs/>
          <w:iCs/>
        </w:rPr>
        <w:t xml:space="preserve"> Korelasi Motivasi Kerja (X</w:t>
      </w:r>
      <w:r w:rsidRPr="001D0C4D">
        <w:rPr>
          <w:b/>
          <w:bCs/>
          <w:iCs/>
          <w:vertAlign w:val="subscript"/>
        </w:rPr>
        <w:t>1</w:t>
      </w:r>
      <w:r w:rsidRPr="001D0C4D">
        <w:rPr>
          <w:b/>
          <w:bCs/>
          <w:iCs/>
        </w:rPr>
        <w:t>)</w:t>
      </w:r>
    </w:p>
    <w:p w:rsidR="008A4073" w:rsidRPr="001D0C4D" w:rsidRDefault="008A4073" w:rsidP="008A4073">
      <w:pPr>
        <w:pStyle w:val="ListParagraph"/>
        <w:ind w:firstLine="709"/>
      </w:pPr>
      <w:r w:rsidRPr="001D0C4D">
        <w:t xml:space="preserve">Koefisien korelasi </w:t>
      </w:r>
      <w:r w:rsidR="001D0BEB" w:rsidRPr="001D0C4D">
        <w:t>merupakan metode analisis data agar bisa mengetahui kebergantungan variabel independen: motivasi kerja dengan variabel dependen: kinerja guru</w:t>
      </w:r>
      <w:r w:rsidRPr="001D0C4D">
        <w:t xml:space="preserve">. </w:t>
      </w:r>
    </w:p>
    <w:p w:rsidR="001378FB" w:rsidRPr="001D0C4D" w:rsidRDefault="001378FB" w:rsidP="008A4073">
      <w:pPr>
        <w:pStyle w:val="ListParagraph"/>
        <w:ind w:firstLine="709"/>
      </w:pPr>
      <w:r w:rsidRPr="001D0C4D">
        <w:t xml:space="preserve">Hasil </w:t>
      </w:r>
      <w:r w:rsidR="001D0BEB" w:rsidRPr="001D0C4D">
        <w:t>pengujian</w:t>
      </w:r>
      <w:r w:rsidRPr="001D0C4D">
        <w:t xml:space="preserve"> koefisien korelasi yang </w:t>
      </w:r>
      <w:r w:rsidR="001D0BEB" w:rsidRPr="001D0C4D">
        <w:t>didapat</w:t>
      </w:r>
      <w:r w:rsidRPr="001D0C4D">
        <w:t xml:space="preserve"> dengan mengolah hasil </w:t>
      </w:r>
      <w:r w:rsidR="001D0BEB" w:rsidRPr="001D0C4D">
        <w:t>memanfaatkan</w:t>
      </w:r>
      <w:r w:rsidRPr="001D0C4D">
        <w:t xml:space="preserve"> SPSS 25,0</w:t>
      </w:r>
      <w:r w:rsidR="001D0BEB" w:rsidRPr="001D0C4D">
        <w:t xml:space="preserve">. Setiap variabel ialah </w:t>
      </w:r>
      <w:r w:rsidRPr="001D0C4D">
        <w:t>motivasi kerja (X</w:t>
      </w:r>
      <w:r w:rsidRPr="001D0C4D">
        <w:rPr>
          <w:vertAlign w:val="subscript"/>
        </w:rPr>
        <w:t>1</w:t>
      </w:r>
      <w:r w:rsidRPr="001D0C4D">
        <w:t xml:space="preserve">) dan kinerja guru (Y) Nilai korelasi positif menunjukkan adanya </w:t>
      </w:r>
      <w:r w:rsidR="001D0BEB" w:rsidRPr="001D0C4D">
        <w:t>keterkaitan</w:t>
      </w:r>
      <w:r w:rsidRPr="001D0C4D">
        <w:t xml:space="preserve"> antara motivasi kerja (X</w:t>
      </w:r>
      <w:r w:rsidRPr="001D0C4D">
        <w:rPr>
          <w:vertAlign w:val="subscript"/>
        </w:rPr>
        <w:t>1</w:t>
      </w:r>
      <w:r w:rsidRPr="001D0C4D">
        <w:t xml:space="preserve">) dengan kinerja guru (Y) dalam arah yang sama. Nilai koefisien korelasi </w:t>
      </w:r>
      <w:r w:rsidR="001D0BEB" w:rsidRPr="001D0C4D">
        <w:t>sejumlah</w:t>
      </w:r>
      <w:r w:rsidRPr="001D0C4D">
        <w:t xml:space="preserve"> 0,887 </w:t>
      </w:r>
      <w:r w:rsidR="001D0BEB" w:rsidRPr="001D0C4D">
        <w:t xml:space="preserve">ada di </w:t>
      </w:r>
      <w:r w:rsidRPr="001D0C4D">
        <w:t xml:space="preserve">interval koefisien 0,750 </w:t>
      </w:r>
      <w:r w:rsidR="001D0BEB" w:rsidRPr="001D0C4D">
        <w:t>hingga</w:t>
      </w:r>
      <w:r w:rsidRPr="001D0C4D">
        <w:t xml:space="preserve"> </w:t>
      </w:r>
      <w:r w:rsidR="001D0BEB" w:rsidRPr="001D0C4D">
        <w:t xml:space="preserve">0,990: </w:t>
      </w:r>
      <w:r w:rsidRPr="001D0C4D">
        <w:t>variabel motivasi kerja (X</w:t>
      </w:r>
      <w:r w:rsidRPr="001D0C4D">
        <w:rPr>
          <w:vertAlign w:val="subscript"/>
        </w:rPr>
        <w:t>1</w:t>
      </w:r>
      <w:r w:rsidRPr="001D0C4D">
        <w:t>) dengan kinerja guru (Y) berkorelasi tinggi.</w:t>
      </w:r>
    </w:p>
    <w:p w:rsidR="00D2603B" w:rsidRPr="001D0C4D" w:rsidRDefault="00D2603B" w:rsidP="008A4073">
      <w:pPr>
        <w:pStyle w:val="ListParagraph"/>
        <w:ind w:firstLine="709"/>
      </w:pPr>
    </w:p>
    <w:p w:rsidR="00A223A1" w:rsidRPr="001D0C4D" w:rsidRDefault="00A223A1" w:rsidP="008A4073">
      <w:pPr>
        <w:pStyle w:val="ListParagraph"/>
        <w:ind w:firstLine="709"/>
      </w:pPr>
    </w:p>
    <w:p w:rsidR="001D0BEB" w:rsidRPr="001D0C4D" w:rsidRDefault="001D0BEB" w:rsidP="008A4073">
      <w:pPr>
        <w:pStyle w:val="ListParagraph"/>
        <w:ind w:firstLine="709"/>
      </w:pPr>
    </w:p>
    <w:p w:rsidR="001D0BEB" w:rsidRPr="001D0C4D" w:rsidRDefault="001D0BEB" w:rsidP="008A4073">
      <w:pPr>
        <w:pStyle w:val="ListParagraph"/>
        <w:ind w:firstLine="709"/>
      </w:pPr>
    </w:p>
    <w:p w:rsidR="001D0BEB" w:rsidRPr="001D0C4D" w:rsidRDefault="001D0BEB" w:rsidP="008A4073">
      <w:pPr>
        <w:pStyle w:val="ListParagraph"/>
        <w:ind w:firstLine="709"/>
      </w:pPr>
    </w:p>
    <w:p w:rsidR="001D0BEB" w:rsidRPr="001D0C4D" w:rsidRDefault="001D0BEB" w:rsidP="008A4073">
      <w:pPr>
        <w:pStyle w:val="ListParagraph"/>
        <w:ind w:firstLine="709"/>
      </w:pPr>
    </w:p>
    <w:p w:rsidR="001D0BEB" w:rsidRPr="001D0C4D" w:rsidRDefault="001D0BEB" w:rsidP="008A4073">
      <w:pPr>
        <w:pStyle w:val="ListParagraph"/>
        <w:ind w:firstLine="709"/>
      </w:pPr>
    </w:p>
    <w:p w:rsidR="001D0BEB" w:rsidRPr="001D0C4D" w:rsidRDefault="001D0BEB" w:rsidP="008A4073">
      <w:pPr>
        <w:pStyle w:val="ListParagraph"/>
        <w:ind w:firstLine="709"/>
      </w:pPr>
    </w:p>
    <w:p w:rsidR="001D0BEB" w:rsidRPr="001D0C4D" w:rsidRDefault="001D0BEB" w:rsidP="008A4073">
      <w:pPr>
        <w:pStyle w:val="ListParagraph"/>
        <w:ind w:firstLine="709"/>
      </w:pPr>
    </w:p>
    <w:p w:rsidR="00A223A1" w:rsidRPr="001D0C4D" w:rsidRDefault="00A223A1" w:rsidP="008A4073">
      <w:pPr>
        <w:pStyle w:val="ListParagraph"/>
        <w:ind w:firstLine="709"/>
      </w:pPr>
    </w:p>
    <w:p w:rsidR="00A223A1" w:rsidRPr="001D0C4D" w:rsidRDefault="00A223A1" w:rsidP="008A4073">
      <w:pPr>
        <w:pStyle w:val="ListParagraph"/>
        <w:ind w:firstLine="709"/>
      </w:pPr>
    </w:p>
    <w:p w:rsidR="00D2603B" w:rsidRPr="001D0C4D" w:rsidRDefault="00D2603B" w:rsidP="00D2603B">
      <w:pPr>
        <w:pStyle w:val="ListParagraph"/>
        <w:numPr>
          <w:ilvl w:val="0"/>
          <w:numId w:val="34"/>
        </w:numPr>
        <w:ind w:left="567" w:hanging="567"/>
        <w:rPr>
          <w:b/>
          <w:bCs/>
        </w:rPr>
      </w:pPr>
      <w:r w:rsidRPr="001D0C4D">
        <w:rPr>
          <w:b/>
          <w:bCs/>
        </w:rPr>
        <w:lastRenderedPageBreak/>
        <w:t>Uji t (Motivasi Kerja)</w:t>
      </w:r>
    </w:p>
    <w:p w:rsidR="008A4073" w:rsidRPr="001D0C4D" w:rsidRDefault="001378FB" w:rsidP="008A4073">
      <w:pPr>
        <w:pStyle w:val="ListParagraph"/>
        <w:ind w:firstLine="709"/>
      </w:pPr>
      <w:r w:rsidRPr="001D0C4D">
        <w:t xml:space="preserve">Uji </w:t>
      </w:r>
      <w:r w:rsidR="001D0BEB" w:rsidRPr="001D0C4D">
        <w:t xml:space="preserve">t bermanfaat guna mencari tahu </w:t>
      </w:r>
      <w:r w:rsidR="004F1F29" w:rsidRPr="001D0C4D">
        <w:t>besar kecil</w:t>
      </w:r>
      <w:r w:rsidR="001D0BEB" w:rsidRPr="001D0C4D">
        <w:t xml:space="preserve"> variabel bebas </w:t>
      </w:r>
      <w:r w:rsidR="004F1F29" w:rsidRPr="001D0C4D">
        <w:t xml:space="preserve">dalam </w:t>
      </w:r>
      <w:r w:rsidR="001D0BEB" w:rsidRPr="001D0C4D">
        <w:t>memengaruhi variabel terikat secara parsial.</w:t>
      </w:r>
    </w:p>
    <w:p w:rsidR="001378FB" w:rsidRPr="001D0C4D" w:rsidRDefault="001378FB" w:rsidP="008A4073">
      <w:pPr>
        <w:pStyle w:val="ListParagraph"/>
        <w:ind w:firstLine="709"/>
      </w:pPr>
      <w:r w:rsidRPr="001D0C4D">
        <w:t xml:space="preserve">Hasil uji t </w:t>
      </w:r>
      <w:r w:rsidR="001D0BEB" w:rsidRPr="001D0C4D">
        <w:t>memperjelas bila</w:t>
      </w:r>
      <w:r w:rsidRPr="001D0C4D">
        <w:t xml:space="preserve"> variabel motivasi kerja (X</w:t>
      </w:r>
      <w:r w:rsidRPr="001D0C4D">
        <w:rPr>
          <w:vertAlign w:val="subscript"/>
        </w:rPr>
        <w:t>1</w:t>
      </w:r>
      <w:r w:rsidRPr="001D0C4D">
        <w:t xml:space="preserve">) </w:t>
      </w:r>
      <w:r w:rsidR="00A3459C" w:rsidRPr="001D0C4D">
        <w:t>memengaruhi bermakna bagi</w:t>
      </w:r>
      <w:r w:rsidRPr="001D0C4D">
        <w:t xml:space="preserve"> kinerja guru (Y) apabila nilai Thitung = 3,742 </w:t>
      </w:r>
      <w:r w:rsidR="00A3459C" w:rsidRPr="001D0C4D">
        <w:t>di atas</w:t>
      </w:r>
      <w:r w:rsidRPr="001D0C4D">
        <w:t xml:space="preserve"> nilai Ttabel 2,045, </w:t>
      </w:r>
      <w:r w:rsidR="00A3459C" w:rsidRPr="001D0C4D">
        <w:t>bertingkat</w:t>
      </w:r>
      <w:r w:rsidRPr="001D0C4D">
        <w:t xml:space="preserve"> signifikansi = 0,00</w:t>
      </w:r>
      <w:r w:rsidR="00077A06" w:rsidRPr="001D0C4D">
        <w:t>6</w:t>
      </w:r>
      <w:r w:rsidRPr="001D0C4D">
        <w:t xml:space="preserve"> </w:t>
      </w:r>
      <w:r w:rsidR="003F782B" w:rsidRPr="001D0C4D">
        <w:t>&lt;</w:t>
      </w:r>
      <w:r w:rsidRPr="001D0C4D">
        <w:t xml:space="preserve">(α) 0,05 dan df (n -2) 31 – 2 = 29 dari 2,045 </w:t>
      </w:r>
      <w:r w:rsidR="00A3459C" w:rsidRPr="001D0C4D">
        <w:t>memperlihatkan bila</w:t>
      </w:r>
      <w:r w:rsidRPr="001D0C4D">
        <w:t xml:space="preserve"> </w:t>
      </w:r>
      <w:r w:rsidR="00A3459C" w:rsidRPr="001D0C4D">
        <w:t>Ho ter</w:t>
      </w:r>
      <w:r w:rsidRPr="001D0C4D">
        <w:t xml:space="preserve">tolak </w:t>
      </w:r>
      <w:r w:rsidR="00A3459C" w:rsidRPr="001D0C4D">
        <w:t>sedangkan</w:t>
      </w:r>
      <w:r w:rsidRPr="001D0C4D">
        <w:t xml:space="preserve"> Ha diterima</w:t>
      </w:r>
      <w:r w:rsidR="00A3459C" w:rsidRPr="001D0C4D">
        <w:t xml:space="preserve">, serta secara terpisah </w:t>
      </w:r>
      <w:r w:rsidR="003F782B" w:rsidRPr="001D0C4D">
        <w:t xml:space="preserve">variabel motivasi kerja </w:t>
      </w:r>
      <w:r w:rsidR="00A3459C" w:rsidRPr="001D0C4D">
        <w:t>memengaruhi bermakna bagi</w:t>
      </w:r>
      <w:r w:rsidR="003F782B" w:rsidRPr="001D0C4D">
        <w:t xml:space="preserve"> kinerja guru.</w:t>
      </w:r>
    </w:p>
    <w:p w:rsidR="00D2603B" w:rsidRPr="001D0C4D" w:rsidRDefault="00D2603B" w:rsidP="008A4073">
      <w:pPr>
        <w:pStyle w:val="ListParagraph"/>
        <w:ind w:firstLine="709"/>
        <w:rPr>
          <w:sz w:val="24"/>
          <w:szCs w:val="24"/>
        </w:rPr>
      </w:pPr>
    </w:p>
    <w:p w:rsidR="00D2603B" w:rsidRPr="001D0C4D" w:rsidRDefault="00D2603B" w:rsidP="00D2603B">
      <w:pPr>
        <w:pStyle w:val="ListParagraph"/>
        <w:numPr>
          <w:ilvl w:val="0"/>
          <w:numId w:val="36"/>
        </w:numPr>
        <w:ind w:left="567" w:hanging="567"/>
        <w:rPr>
          <w:b/>
          <w:bCs/>
        </w:rPr>
      </w:pPr>
      <w:r w:rsidRPr="001D0C4D">
        <w:rPr>
          <w:b/>
          <w:bCs/>
        </w:rPr>
        <w:t>Variabel Disiplin Kerja (X</w:t>
      </w:r>
      <w:r w:rsidRPr="001D0C4D">
        <w:rPr>
          <w:b/>
          <w:bCs/>
          <w:vertAlign w:val="subscript"/>
        </w:rPr>
        <w:t>2</w:t>
      </w:r>
      <w:r w:rsidRPr="001D0C4D">
        <w:rPr>
          <w:b/>
          <w:bCs/>
        </w:rPr>
        <w:t xml:space="preserve">) </w:t>
      </w:r>
      <w:r w:rsidR="0059779E" w:rsidRPr="001D0C4D">
        <w:rPr>
          <w:b/>
          <w:bCs/>
        </w:rPr>
        <w:t>t</w:t>
      </w:r>
      <w:r w:rsidRPr="001D0C4D">
        <w:rPr>
          <w:b/>
          <w:bCs/>
        </w:rPr>
        <w:t>erhadap Kinerja Guru</w:t>
      </w:r>
    </w:p>
    <w:p w:rsidR="00E62B0D" w:rsidRPr="001D0C4D" w:rsidRDefault="00E62B0D" w:rsidP="00E62B0D">
      <w:pPr>
        <w:pStyle w:val="ListParagraph"/>
        <w:ind w:left="284" w:firstLine="425"/>
        <w:rPr>
          <w:iCs/>
        </w:rPr>
      </w:pPr>
      <w:r w:rsidRPr="001D0C4D">
        <w:rPr>
          <w:iCs/>
        </w:rPr>
        <w:t xml:space="preserve">Hasil pengujian regresi linier sederhana dari hasil olahan SPSS 25 </w:t>
      </w:r>
      <w:r w:rsidR="0059779E" w:rsidRPr="001D0C4D">
        <w:rPr>
          <w:iCs/>
        </w:rPr>
        <w:t>terlihat seperti uraian di bawah</w:t>
      </w:r>
      <w:r w:rsidRPr="001D0C4D">
        <w:rPr>
          <w:iCs/>
        </w:rPr>
        <w:t>:</w:t>
      </w:r>
    </w:p>
    <w:p w:rsidR="00D2603B" w:rsidRPr="001D0C4D" w:rsidRDefault="00D2603B" w:rsidP="00D2603B">
      <w:pPr>
        <w:pStyle w:val="ListParagraph"/>
        <w:ind w:firstLine="851"/>
        <w:rPr>
          <w:b/>
          <w:bCs/>
        </w:rPr>
      </w:pPr>
      <w:proofErr w:type="gramStart"/>
      <w:r w:rsidRPr="001D0C4D">
        <w:rPr>
          <w:b/>
          <w:bCs/>
        </w:rPr>
        <w:t>Y  =</w:t>
      </w:r>
      <w:proofErr w:type="gramEnd"/>
      <w:r w:rsidRPr="001D0C4D">
        <w:rPr>
          <w:b/>
          <w:bCs/>
        </w:rPr>
        <w:t xml:space="preserve">  a + bX</w:t>
      </w:r>
    </w:p>
    <w:p w:rsidR="00D2603B" w:rsidRPr="001D0C4D" w:rsidRDefault="00D2603B" w:rsidP="00D2603B">
      <w:pPr>
        <w:pStyle w:val="ListParagraph"/>
        <w:ind w:firstLine="851"/>
        <w:rPr>
          <w:b/>
          <w:bCs/>
          <w:vertAlign w:val="subscript"/>
        </w:rPr>
      </w:pPr>
      <w:proofErr w:type="gramStart"/>
      <w:r w:rsidRPr="001D0C4D">
        <w:rPr>
          <w:b/>
          <w:bCs/>
        </w:rPr>
        <w:t>Y  =</w:t>
      </w:r>
      <w:proofErr w:type="gramEnd"/>
      <w:r w:rsidRPr="001D0C4D">
        <w:rPr>
          <w:b/>
          <w:bCs/>
        </w:rPr>
        <w:t xml:space="preserve">  15,580 + 1,626 X</w:t>
      </w:r>
      <w:r w:rsidRPr="001D0C4D">
        <w:rPr>
          <w:b/>
          <w:bCs/>
          <w:vertAlign w:val="subscript"/>
        </w:rPr>
        <w:t>2</w:t>
      </w:r>
    </w:p>
    <w:p w:rsidR="00D2603B" w:rsidRPr="001D0C4D" w:rsidRDefault="0059779E" w:rsidP="00C7429F">
      <w:pPr>
        <w:pStyle w:val="ListParagraph"/>
        <w:ind w:left="284" w:firstLine="425"/>
      </w:pPr>
      <w:r w:rsidRPr="001D0C4D">
        <w:t>Terlampir</w:t>
      </w:r>
      <w:r w:rsidR="00E62B0D" w:rsidRPr="001D0C4D">
        <w:t xml:space="preserve"> uraian persamaan regresi linier sederhana untuk disiplin</w:t>
      </w:r>
      <w:r w:rsidRPr="001D0C4D">
        <w:t xml:space="preserve"> kerja</w:t>
      </w:r>
      <w:r w:rsidR="00E62B0D" w:rsidRPr="001D0C4D">
        <w:t>:</w:t>
      </w:r>
    </w:p>
    <w:p w:rsidR="0032149B" w:rsidRPr="001D0C4D" w:rsidRDefault="00082277" w:rsidP="009A1EB5">
      <w:pPr>
        <w:pStyle w:val="ListParagraph"/>
        <w:numPr>
          <w:ilvl w:val="0"/>
          <w:numId w:val="39"/>
        </w:numPr>
        <w:ind w:left="426" w:hanging="284"/>
      </w:pPr>
      <w:r w:rsidRPr="001D0C4D">
        <w:t xml:space="preserve">Nilai konstanta </w:t>
      </w:r>
      <w:r w:rsidR="0059779E" w:rsidRPr="001D0C4D">
        <w:t>ialah a = 15,580, yang memperlihatkan bila</w:t>
      </w:r>
      <w:r w:rsidR="00E62B0D" w:rsidRPr="001D0C4D">
        <w:rPr>
          <w:iCs/>
        </w:rPr>
        <w:t xml:space="preserve"> nilai kinerja guru</w:t>
      </w:r>
      <w:r w:rsidR="00E62B0D" w:rsidRPr="001D0C4D">
        <w:t xml:space="preserve"> </w:t>
      </w:r>
      <w:r w:rsidR="00705C4E" w:rsidRPr="001D0C4D">
        <w:t xml:space="preserve">15,580 </w:t>
      </w:r>
      <w:r w:rsidRPr="001D0C4D">
        <w:t>jika variabel</w:t>
      </w:r>
      <w:r w:rsidR="00705C4E" w:rsidRPr="001D0C4D">
        <w:t xml:space="preserve"> disiplin kerja</w:t>
      </w:r>
      <w:r w:rsidRPr="001D0C4D">
        <w:t xml:space="preserve"> tidak ada atau </w:t>
      </w:r>
      <w:r w:rsidR="00705C4E" w:rsidRPr="001D0C4D">
        <w:t>ber</w:t>
      </w:r>
      <w:r w:rsidRPr="001D0C4D">
        <w:t>nilai nol</w:t>
      </w:r>
      <w:r w:rsidR="00705C4E" w:rsidRPr="001D0C4D">
        <w:t>.</w:t>
      </w:r>
      <w:r w:rsidR="00E62B0D" w:rsidRPr="001D0C4D">
        <w:t xml:space="preserve"> </w:t>
      </w:r>
    </w:p>
    <w:p w:rsidR="00705C4E" w:rsidRPr="001D0C4D" w:rsidRDefault="00705C4E" w:rsidP="009601AE">
      <w:pPr>
        <w:pStyle w:val="ListParagraph"/>
        <w:numPr>
          <w:ilvl w:val="0"/>
          <w:numId w:val="39"/>
        </w:numPr>
        <w:ind w:left="426" w:hanging="284"/>
        <w:rPr>
          <w:iCs/>
        </w:rPr>
      </w:pPr>
      <w:r w:rsidRPr="001D0C4D">
        <w:t xml:space="preserve">Nilai koefisien regresi variabel disiplin kerja </w:t>
      </w:r>
      <w:r w:rsidR="0059779E" w:rsidRPr="001D0C4D">
        <w:t>sejumlah</w:t>
      </w:r>
      <w:r w:rsidRPr="001D0C4D">
        <w:t xml:space="preserve"> 1,626 satuan yang </w:t>
      </w:r>
      <w:r w:rsidR="0059779E" w:rsidRPr="001D0C4D">
        <w:t>memperlihatkan bila</w:t>
      </w:r>
      <w:r w:rsidRPr="001D0C4D">
        <w:t xml:space="preserve"> nilai variabel disiplin kerja dapat berubah secara positif </w:t>
      </w:r>
      <w:r w:rsidR="004F1F29" w:rsidRPr="001D0C4D">
        <w:t>sejumlah</w:t>
      </w:r>
      <w:r w:rsidRPr="001D0C4D">
        <w:t xml:space="preserve"> 1,626 satuan dan meningkat </w:t>
      </w:r>
      <w:r w:rsidR="0059779E" w:rsidRPr="001D0C4D">
        <w:t>sejumlah</w:t>
      </w:r>
      <w:r w:rsidRPr="001D0C4D">
        <w:t xml:space="preserve"> satu satuan. Sebaliknya kinerja guru diprediksi </w:t>
      </w:r>
      <w:r w:rsidR="0059779E" w:rsidRPr="001D0C4D">
        <w:t>menurun sejumlah</w:t>
      </w:r>
      <w:r w:rsidRPr="001D0C4D">
        <w:t xml:space="preserve"> </w:t>
      </w:r>
      <w:r w:rsidR="009601AE" w:rsidRPr="001D0C4D">
        <w:t>1</w:t>
      </w:r>
      <w:r w:rsidRPr="001D0C4D">
        <w:t>,</w:t>
      </w:r>
      <w:r w:rsidR="009601AE" w:rsidRPr="001D0C4D">
        <w:t>62</w:t>
      </w:r>
      <w:r w:rsidRPr="001D0C4D">
        <w:t xml:space="preserve">6 satuan jika nilai regresi </w:t>
      </w:r>
      <w:r w:rsidR="009601AE" w:rsidRPr="001D0C4D">
        <w:t>disiplin</w:t>
      </w:r>
      <w:r w:rsidRPr="001D0C4D">
        <w:t xml:space="preserve"> kerja berkurang satu satuan. Sehingga dapat ditarik kesimpulan </w:t>
      </w:r>
      <w:r w:rsidR="004F1F29" w:rsidRPr="001D0C4D">
        <w:t>bila</w:t>
      </w:r>
      <w:r w:rsidRPr="001D0C4D">
        <w:t xml:space="preserve"> </w:t>
      </w:r>
      <w:r w:rsidR="009601AE" w:rsidRPr="001D0C4D">
        <w:t xml:space="preserve">disiplin </w:t>
      </w:r>
      <w:r w:rsidRPr="001D0C4D">
        <w:t xml:space="preserve">kerja </w:t>
      </w:r>
      <w:r w:rsidR="004F1F29" w:rsidRPr="001D0C4D">
        <w:t>ber</w:t>
      </w:r>
      <w:r w:rsidRPr="001D0C4D">
        <w:t xml:space="preserve">hubungan </w:t>
      </w:r>
      <w:r w:rsidR="0059779E" w:rsidRPr="001D0C4D">
        <w:t>satu arah dengan</w:t>
      </w:r>
      <w:r w:rsidRPr="001D0C4D">
        <w:t xml:space="preserve"> kinerja guru.</w:t>
      </w:r>
    </w:p>
    <w:p w:rsidR="00A223A1" w:rsidRPr="001D0C4D" w:rsidRDefault="00A223A1" w:rsidP="00A223A1">
      <w:pPr>
        <w:pStyle w:val="ListParagraph"/>
        <w:ind w:left="426"/>
        <w:rPr>
          <w:iCs/>
        </w:rPr>
      </w:pPr>
    </w:p>
    <w:p w:rsidR="006933F2" w:rsidRPr="001D0C4D" w:rsidRDefault="006933F2" w:rsidP="006933F2">
      <w:pPr>
        <w:pStyle w:val="ListParagraph"/>
        <w:numPr>
          <w:ilvl w:val="0"/>
          <w:numId w:val="37"/>
        </w:numPr>
        <w:ind w:left="567" w:hanging="567"/>
        <w:rPr>
          <w:b/>
          <w:bCs/>
        </w:rPr>
      </w:pPr>
      <w:r w:rsidRPr="001D0C4D">
        <w:rPr>
          <w:b/>
          <w:bCs/>
        </w:rPr>
        <w:t>Hasil Uji Korelasi Disiplin Kerja (X</w:t>
      </w:r>
      <w:r w:rsidRPr="001D0C4D">
        <w:rPr>
          <w:b/>
          <w:bCs/>
          <w:vertAlign w:val="subscript"/>
        </w:rPr>
        <w:t>2</w:t>
      </w:r>
      <w:r w:rsidRPr="001D0C4D">
        <w:rPr>
          <w:b/>
          <w:bCs/>
        </w:rPr>
        <w:t>)</w:t>
      </w:r>
    </w:p>
    <w:p w:rsidR="009601AE" w:rsidRPr="001D0C4D" w:rsidRDefault="009601AE" w:rsidP="009601AE">
      <w:pPr>
        <w:pStyle w:val="ListParagraph"/>
        <w:ind w:firstLine="709"/>
      </w:pPr>
      <w:r w:rsidRPr="001D0C4D">
        <w:t xml:space="preserve">Hasil </w:t>
      </w:r>
      <w:r w:rsidR="0059779E" w:rsidRPr="001D0C4D">
        <w:t>pengujian</w:t>
      </w:r>
      <w:r w:rsidRPr="001D0C4D">
        <w:t xml:space="preserve"> koefisien korelasi yang dip</w:t>
      </w:r>
      <w:r w:rsidR="0059779E" w:rsidRPr="001D0C4D">
        <w:t>didapat</w:t>
      </w:r>
      <w:r w:rsidRPr="001D0C4D">
        <w:t xml:space="preserve">eroleh dengan mengolah hasil </w:t>
      </w:r>
      <w:r w:rsidR="0059779E" w:rsidRPr="001D0C4D">
        <w:t>memanfaatkan</w:t>
      </w:r>
      <w:r w:rsidRPr="001D0C4D">
        <w:t xml:space="preserve"> SPSS 25,0, </w:t>
      </w:r>
      <w:r w:rsidR="0059779E" w:rsidRPr="001D0C4D">
        <w:t>setiap</w:t>
      </w:r>
      <w:r w:rsidRPr="001D0C4D">
        <w:t xml:space="preserve"> </w:t>
      </w:r>
      <w:r w:rsidRPr="001D0C4D">
        <w:lastRenderedPageBreak/>
        <w:t>variabel adalah disiplin kerja (X</w:t>
      </w:r>
      <w:r w:rsidRPr="001D0C4D">
        <w:rPr>
          <w:vertAlign w:val="subscript"/>
        </w:rPr>
        <w:t>2</w:t>
      </w:r>
      <w:r w:rsidRPr="001D0C4D">
        <w:t xml:space="preserve">) dan kinerja guru (Y) Nilai korelasi positif </w:t>
      </w:r>
      <w:r w:rsidR="0059779E" w:rsidRPr="001D0C4D">
        <w:t>memperlihatkan bila ada keterkaitan</w:t>
      </w:r>
      <w:r w:rsidRPr="001D0C4D">
        <w:t xml:space="preserve"> antara motivasi kerja (X</w:t>
      </w:r>
      <w:r w:rsidRPr="001D0C4D">
        <w:rPr>
          <w:vertAlign w:val="subscript"/>
        </w:rPr>
        <w:t>1</w:t>
      </w:r>
      <w:r w:rsidRPr="001D0C4D">
        <w:t xml:space="preserve">) dengan kinerja guru (Y) dalam arah yang sama. Nilai koefisien korelasi </w:t>
      </w:r>
      <w:r w:rsidR="0059779E" w:rsidRPr="001D0C4D">
        <w:t>sejumlah</w:t>
      </w:r>
      <w:r w:rsidRPr="001D0C4D">
        <w:t xml:space="preserve"> 0,953 </w:t>
      </w:r>
      <w:r w:rsidR="0059779E" w:rsidRPr="001D0C4D">
        <w:t>ada di</w:t>
      </w:r>
      <w:r w:rsidRPr="001D0C4D">
        <w:t xml:space="preserve"> interval koefisien 0,800 </w:t>
      </w:r>
      <w:r w:rsidR="0059779E" w:rsidRPr="001D0C4D">
        <w:t>hingga</w:t>
      </w:r>
      <w:r w:rsidRPr="001D0C4D">
        <w:t xml:space="preserve"> 1,000</w:t>
      </w:r>
      <w:r w:rsidR="0059779E" w:rsidRPr="001D0C4D">
        <w:t>:</w:t>
      </w:r>
      <w:r w:rsidRPr="001D0C4D">
        <w:t xml:space="preserve"> variabel disiplin kerja (X</w:t>
      </w:r>
      <w:r w:rsidRPr="001D0C4D">
        <w:rPr>
          <w:vertAlign w:val="subscript"/>
        </w:rPr>
        <w:t>2</w:t>
      </w:r>
      <w:r w:rsidRPr="001D0C4D">
        <w:t>) dengan kinerja guru (Y) berkorelasi tinggi.</w:t>
      </w:r>
    </w:p>
    <w:p w:rsidR="006933F2" w:rsidRPr="001D0C4D" w:rsidRDefault="006933F2" w:rsidP="006933F2">
      <w:pPr>
        <w:pStyle w:val="ListParagraph"/>
        <w:numPr>
          <w:ilvl w:val="0"/>
          <w:numId w:val="38"/>
        </w:numPr>
        <w:ind w:left="567" w:hanging="567"/>
        <w:rPr>
          <w:b/>
          <w:bCs/>
        </w:rPr>
      </w:pPr>
      <w:r w:rsidRPr="001D0C4D">
        <w:rPr>
          <w:b/>
          <w:bCs/>
        </w:rPr>
        <w:t>Uji t (Disiplin Kerja)</w:t>
      </w:r>
    </w:p>
    <w:p w:rsidR="009601AE" w:rsidRPr="001D0C4D" w:rsidRDefault="009601AE" w:rsidP="009601AE">
      <w:pPr>
        <w:pStyle w:val="ListParagraph"/>
        <w:ind w:firstLine="709"/>
      </w:pPr>
      <w:r w:rsidRPr="001D0C4D">
        <w:t xml:space="preserve">Uji t dapat </w:t>
      </w:r>
      <w:r w:rsidR="0059779E" w:rsidRPr="001D0C4D">
        <w:t>dimanfaatkan untuk mencari tahu variabel bebas pada kajian ini dalam memengaruhi secara individual bagi variabel terikat</w:t>
      </w:r>
      <w:r w:rsidRPr="001D0C4D">
        <w:t>.</w:t>
      </w:r>
    </w:p>
    <w:p w:rsidR="00077A06" w:rsidRPr="001D0C4D" w:rsidRDefault="003F782B" w:rsidP="00077A06">
      <w:pPr>
        <w:pStyle w:val="ListParagraph"/>
        <w:ind w:firstLine="709"/>
      </w:pPr>
      <w:r w:rsidRPr="001D0C4D">
        <w:t xml:space="preserve">Hasil uji t </w:t>
      </w:r>
      <w:r w:rsidR="0059779E" w:rsidRPr="001D0C4D">
        <w:t>memperlihatkan bila</w:t>
      </w:r>
      <w:r w:rsidRPr="001D0C4D">
        <w:t xml:space="preserve"> variabel disiplin kerja (X</w:t>
      </w:r>
      <w:r w:rsidRPr="001D0C4D">
        <w:rPr>
          <w:vertAlign w:val="subscript"/>
        </w:rPr>
        <w:t>2</w:t>
      </w:r>
      <w:r w:rsidRPr="001D0C4D">
        <w:t xml:space="preserve">) </w:t>
      </w:r>
      <w:r w:rsidR="0059779E" w:rsidRPr="001D0C4D">
        <w:t>memengaruhi bermakna bagi</w:t>
      </w:r>
      <w:r w:rsidRPr="001D0C4D">
        <w:t xml:space="preserve"> kinerja guru (Y) apabila nilai Thitung = 7,170 </w:t>
      </w:r>
      <w:r w:rsidR="0059779E" w:rsidRPr="001D0C4D">
        <w:t>di atas</w:t>
      </w:r>
      <w:r w:rsidRPr="001D0C4D">
        <w:t xml:space="preserve"> nilai Ttabel 2,045, </w:t>
      </w:r>
      <w:r w:rsidR="0059779E" w:rsidRPr="001D0C4D">
        <w:t>bertingkat</w:t>
      </w:r>
      <w:r w:rsidRPr="001D0C4D">
        <w:t xml:space="preserve"> signifikansi = 0,000 &lt;(α) 0,05 dan df (n -2) 31 – 2 = 29 dari 2,045 </w:t>
      </w:r>
      <w:r w:rsidR="0030531F" w:rsidRPr="001D0C4D">
        <w:t>memperlihatkan bila terjadi penolakan pada</w:t>
      </w:r>
      <w:r w:rsidRPr="001D0C4D">
        <w:t xml:space="preserve"> Ho </w:t>
      </w:r>
      <w:r w:rsidR="0030531F" w:rsidRPr="001D0C4D">
        <w:t>sedangkan</w:t>
      </w:r>
      <w:r w:rsidRPr="001D0C4D">
        <w:t xml:space="preserve"> Ha diterima</w:t>
      </w:r>
      <w:r w:rsidR="0030531F" w:rsidRPr="001D0C4D">
        <w:t xml:space="preserve">, serta secara individual variabel disiplin kerja memengaruhi bermakna bagi </w:t>
      </w:r>
      <w:r w:rsidR="00077A06" w:rsidRPr="001D0C4D">
        <w:t>kinerja guru.</w:t>
      </w:r>
    </w:p>
    <w:p w:rsidR="00077A06" w:rsidRPr="001D0C4D" w:rsidRDefault="00077A06" w:rsidP="00077A06">
      <w:pPr>
        <w:pStyle w:val="ListParagraph"/>
        <w:ind w:firstLine="709"/>
      </w:pPr>
    </w:p>
    <w:p w:rsidR="0032149B" w:rsidRPr="001D0C4D" w:rsidRDefault="0032149B" w:rsidP="0032149B">
      <w:pPr>
        <w:pStyle w:val="ListParagraph"/>
        <w:numPr>
          <w:ilvl w:val="0"/>
          <w:numId w:val="22"/>
        </w:numPr>
        <w:ind w:left="567" w:hanging="567"/>
        <w:rPr>
          <w:b/>
          <w:bCs/>
        </w:rPr>
      </w:pPr>
      <w:r w:rsidRPr="001D0C4D">
        <w:rPr>
          <w:b/>
          <w:bCs/>
        </w:rPr>
        <w:t>Regresi Linier Berganda</w:t>
      </w:r>
    </w:p>
    <w:p w:rsidR="00077A06" w:rsidRPr="001D0C4D" w:rsidRDefault="00077A06" w:rsidP="00077A06">
      <w:pPr>
        <w:pStyle w:val="ListParagraph"/>
        <w:ind w:left="284" w:firstLine="425"/>
        <w:rPr>
          <w:iCs/>
        </w:rPr>
      </w:pPr>
      <w:r w:rsidRPr="001D0C4D">
        <w:rPr>
          <w:iCs/>
        </w:rPr>
        <w:t xml:space="preserve">Hasil </w:t>
      </w:r>
      <w:r w:rsidR="0030531F" w:rsidRPr="001D0C4D">
        <w:rPr>
          <w:iCs/>
        </w:rPr>
        <w:t>uji</w:t>
      </w:r>
      <w:r w:rsidRPr="001D0C4D">
        <w:rPr>
          <w:iCs/>
        </w:rPr>
        <w:t xml:space="preserve"> regresi </w:t>
      </w:r>
      <w:r w:rsidR="0030531F" w:rsidRPr="001D0C4D">
        <w:rPr>
          <w:iCs/>
        </w:rPr>
        <w:t>linear</w:t>
      </w:r>
      <w:r w:rsidRPr="001D0C4D">
        <w:rPr>
          <w:iCs/>
        </w:rPr>
        <w:t xml:space="preserve"> sederhana dari hasil olahan SPSS 25 </w:t>
      </w:r>
      <w:r w:rsidR="0030531F" w:rsidRPr="001D0C4D">
        <w:rPr>
          <w:iCs/>
        </w:rPr>
        <w:t>terlihat seperti uraian di bawah ini</w:t>
      </w:r>
      <w:r w:rsidRPr="001D0C4D">
        <w:rPr>
          <w:iCs/>
        </w:rPr>
        <w:t>:</w:t>
      </w:r>
    </w:p>
    <w:p w:rsidR="008B464A" w:rsidRPr="001D0C4D" w:rsidRDefault="008B464A" w:rsidP="00DB6496">
      <w:pPr>
        <w:tabs>
          <w:tab w:val="left" w:pos="567"/>
        </w:tabs>
        <w:jc w:val="both"/>
        <w:rPr>
          <w:b/>
          <w:bCs/>
          <w:sz w:val="22"/>
          <w:szCs w:val="22"/>
        </w:rPr>
      </w:pPr>
      <w:r w:rsidRPr="001D0C4D">
        <w:rPr>
          <w:sz w:val="22"/>
          <w:szCs w:val="22"/>
        </w:rPr>
        <w:tab/>
      </w:r>
      <w:proofErr w:type="gramStart"/>
      <w:r w:rsidRPr="001D0C4D">
        <w:rPr>
          <w:b/>
          <w:bCs/>
          <w:sz w:val="22"/>
          <w:szCs w:val="22"/>
        </w:rPr>
        <w:t>Y  =</w:t>
      </w:r>
      <w:proofErr w:type="gramEnd"/>
      <w:r w:rsidRPr="001D0C4D">
        <w:rPr>
          <w:b/>
          <w:bCs/>
          <w:sz w:val="22"/>
          <w:szCs w:val="22"/>
        </w:rPr>
        <w:t xml:space="preserve"> a + b</w:t>
      </w:r>
      <w:r w:rsidRPr="001D0C4D">
        <w:rPr>
          <w:b/>
          <w:bCs/>
          <w:sz w:val="22"/>
          <w:szCs w:val="22"/>
          <w:vertAlign w:val="subscript"/>
        </w:rPr>
        <w:t>1</w:t>
      </w:r>
      <w:r w:rsidRPr="001D0C4D">
        <w:rPr>
          <w:b/>
          <w:bCs/>
          <w:sz w:val="22"/>
          <w:szCs w:val="22"/>
        </w:rPr>
        <w:t>X</w:t>
      </w:r>
      <w:r w:rsidRPr="001D0C4D">
        <w:rPr>
          <w:b/>
          <w:bCs/>
          <w:sz w:val="22"/>
          <w:szCs w:val="22"/>
          <w:vertAlign w:val="subscript"/>
        </w:rPr>
        <w:t>1</w:t>
      </w:r>
      <w:r w:rsidRPr="001D0C4D">
        <w:rPr>
          <w:b/>
          <w:bCs/>
          <w:sz w:val="22"/>
          <w:szCs w:val="22"/>
        </w:rPr>
        <w:t xml:space="preserve"> + b</w:t>
      </w:r>
      <w:r w:rsidRPr="001D0C4D">
        <w:rPr>
          <w:b/>
          <w:bCs/>
          <w:sz w:val="22"/>
          <w:szCs w:val="22"/>
          <w:vertAlign w:val="subscript"/>
        </w:rPr>
        <w:t>2</w:t>
      </w:r>
      <w:r w:rsidRPr="001D0C4D">
        <w:rPr>
          <w:b/>
          <w:bCs/>
          <w:sz w:val="22"/>
          <w:szCs w:val="22"/>
        </w:rPr>
        <w:t>X</w:t>
      </w:r>
      <w:r w:rsidRPr="001D0C4D">
        <w:rPr>
          <w:b/>
          <w:bCs/>
          <w:sz w:val="22"/>
          <w:szCs w:val="22"/>
          <w:vertAlign w:val="subscript"/>
        </w:rPr>
        <w:t>2</w:t>
      </w:r>
    </w:p>
    <w:p w:rsidR="008B464A" w:rsidRPr="001D0C4D" w:rsidRDefault="008B464A" w:rsidP="00DB6496">
      <w:pPr>
        <w:tabs>
          <w:tab w:val="left" w:pos="567"/>
        </w:tabs>
        <w:jc w:val="both"/>
        <w:rPr>
          <w:b/>
          <w:bCs/>
          <w:sz w:val="22"/>
          <w:szCs w:val="22"/>
          <w:vertAlign w:val="subscript"/>
        </w:rPr>
      </w:pPr>
      <w:r w:rsidRPr="001D0C4D">
        <w:rPr>
          <w:b/>
          <w:bCs/>
          <w:sz w:val="22"/>
          <w:szCs w:val="22"/>
        </w:rPr>
        <w:tab/>
      </w:r>
      <w:proofErr w:type="gramStart"/>
      <w:r w:rsidRPr="001D0C4D">
        <w:rPr>
          <w:b/>
          <w:bCs/>
          <w:sz w:val="22"/>
          <w:szCs w:val="22"/>
        </w:rPr>
        <w:t>Y  =</w:t>
      </w:r>
      <w:proofErr w:type="gramEnd"/>
      <w:r w:rsidRPr="001D0C4D">
        <w:rPr>
          <w:b/>
          <w:bCs/>
          <w:sz w:val="22"/>
          <w:szCs w:val="22"/>
        </w:rPr>
        <w:t xml:space="preserve"> 8,519 + 0,213 X</w:t>
      </w:r>
      <w:r w:rsidRPr="001D0C4D">
        <w:rPr>
          <w:b/>
          <w:bCs/>
          <w:sz w:val="22"/>
          <w:szCs w:val="22"/>
          <w:vertAlign w:val="subscript"/>
        </w:rPr>
        <w:t xml:space="preserve">1 </w:t>
      </w:r>
      <w:r w:rsidRPr="001D0C4D">
        <w:rPr>
          <w:b/>
          <w:bCs/>
          <w:sz w:val="22"/>
          <w:szCs w:val="22"/>
        </w:rPr>
        <w:t>+ 1,265 X</w:t>
      </w:r>
      <w:r w:rsidRPr="001D0C4D">
        <w:rPr>
          <w:b/>
          <w:bCs/>
          <w:sz w:val="22"/>
          <w:szCs w:val="22"/>
          <w:vertAlign w:val="subscript"/>
        </w:rPr>
        <w:t>2</w:t>
      </w:r>
    </w:p>
    <w:p w:rsidR="00077A06" w:rsidRPr="001D0C4D" w:rsidRDefault="00DB6496" w:rsidP="00077A06">
      <w:pPr>
        <w:pStyle w:val="ListParagraph"/>
        <w:ind w:left="284" w:firstLine="425"/>
      </w:pPr>
      <w:r w:rsidRPr="001D0C4D">
        <w:tab/>
      </w:r>
      <w:r w:rsidR="0030531F" w:rsidRPr="001D0C4D">
        <w:t>Terlampir</w:t>
      </w:r>
      <w:r w:rsidR="00077A06" w:rsidRPr="001D0C4D">
        <w:t xml:space="preserve"> uraian persamaan regresi linier </w:t>
      </w:r>
      <w:r w:rsidR="0030531F" w:rsidRPr="001D0C4D">
        <w:t>berganda</w:t>
      </w:r>
      <w:r w:rsidR="00077A06" w:rsidRPr="001D0C4D">
        <w:t>:</w:t>
      </w:r>
    </w:p>
    <w:p w:rsidR="00077A06" w:rsidRPr="001D0C4D" w:rsidRDefault="00DB6496">
      <w:pPr>
        <w:pStyle w:val="ListParagraph"/>
        <w:numPr>
          <w:ilvl w:val="0"/>
          <w:numId w:val="41"/>
        </w:numPr>
        <w:pBdr>
          <w:top w:val="nil"/>
          <w:left w:val="nil"/>
          <w:bottom w:val="nil"/>
          <w:right w:val="nil"/>
          <w:between w:val="nil"/>
        </w:pBdr>
        <w:ind w:left="426" w:hanging="284"/>
      </w:pPr>
      <w:r w:rsidRPr="001D0C4D">
        <w:t xml:space="preserve">Nilai konstanta </w:t>
      </w:r>
      <w:r w:rsidR="0030531F" w:rsidRPr="001D0C4D">
        <w:t>sejumlah</w:t>
      </w:r>
      <w:r w:rsidRPr="001D0C4D">
        <w:t xml:space="preserve"> 8,519</w:t>
      </w:r>
      <w:r w:rsidR="0030531F" w:rsidRPr="001D0C4D">
        <w:t>, memperlihatkan bila</w:t>
      </w:r>
      <w:r w:rsidR="00077A06" w:rsidRPr="001D0C4D">
        <w:t xml:space="preserve"> nilai variabel kinerja guru </w:t>
      </w:r>
      <w:r w:rsidR="0030531F" w:rsidRPr="001D0C4D">
        <w:t>ialah</w:t>
      </w:r>
      <w:r w:rsidR="00077A06" w:rsidRPr="001D0C4D">
        <w:t xml:space="preserve"> 8,519 </w:t>
      </w:r>
      <w:r w:rsidR="004F1F29" w:rsidRPr="001D0C4D">
        <w:t>apabila</w:t>
      </w:r>
      <w:r w:rsidR="00077A06" w:rsidRPr="001D0C4D">
        <w:t xml:space="preserve"> variabel motivasi kerja </w:t>
      </w:r>
      <w:r w:rsidR="0030531F" w:rsidRPr="001D0C4D">
        <w:t>maupun</w:t>
      </w:r>
      <w:r w:rsidR="00077A06" w:rsidRPr="001D0C4D">
        <w:t xml:space="preserve"> disiplin kerja tidak </w:t>
      </w:r>
      <w:r w:rsidR="0030531F" w:rsidRPr="001D0C4D">
        <w:t>mengalami perubahan</w:t>
      </w:r>
      <w:r w:rsidR="00077A06" w:rsidRPr="001D0C4D">
        <w:t xml:space="preserve"> atau nilainya </w:t>
      </w:r>
      <w:r w:rsidR="0030531F" w:rsidRPr="001D0C4D">
        <w:t>0</w:t>
      </w:r>
      <w:r w:rsidR="00077A06" w:rsidRPr="001D0C4D">
        <w:t>.</w:t>
      </w:r>
    </w:p>
    <w:p w:rsidR="002D35B0" w:rsidRPr="001D0C4D" w:rsidRDefault="00DB6496">
      <w:pPr>
        <w:pStyle w:val="ListParagraph"/>
        <w:numPr>
          <w:ilvl w:val="0"/>
          <w:numId w:val="41"/>
        </w:numPr>
        <w:pBdr>
          <w:top w:val="nil"/>
          <w:left w:val="nil"/>
          <w:bottom w:val="nil"/>
          <w:right w:val="nil"/>
          <w:between w:val="nil"/>
        </w:pBdr>
        <w:ind w:left="426" w:hanging="284"/>
      </w:pPr>
      <w:r w:rsidRPr="001D0C4D">
        <w:t xml:space="preserve">Nilai koefisien regresi variabel motivasi kerja </w:t>
      </w:r>
      <w:r w:rsidR="0030531F" w:rsidRPr="001D0C4D">
        <w:t>sejumlah</w:t>
      </w:r>
      <w:r w:rsidRPr="001D0C4D">
        <w:t xml:space="preserve"> </w:t>
      </w:r>
      <w:r w:rsidR="0030531F" w:rsidRPr="001D0C4D">
        <w:t>0,213 satuan, yang memperlihatkan bila</w:t>
      </w:r>
      <w:r w:rsidR="002D35B0" w:rsidRPr="001D0C4D">
        <w:t xml:space="preserve"> nilai variabel motivasi kerja </w:t>
      </w:r>
      <w:r w:rsidR="0030531F" w:rsidRPr="001D0C4D">
        <w:t>berubah secara positif sejumlah</w:t>
      </w:r>
      <w:r w:rsidR="002D35B0" w:rsidRPr="001D0C4D">
        <w:t xml:space="preserve"> 0,213 satuan </w:t>
      </w:r>
      <w:r w:rsidR="0030531F" w:rsidRPr="001D0C4D">
        <w:t>bila</w:t>
      </w:r>
      <w:r w:rsidR="002D35B0" w:rsidRPr="001D0C4D">
        <w:t xml:space="preserve"> meningkat satu satuan. Sebaliknya turun 0,213 satuan </w:t>
      </w:r>
      <w:r w:rsidR="0030531F" w:rsidRPr="001D0C4D">
        <w:t>bila</w:t>
      </w:r>
      <w:r w:rsidR="002D35B0" w:rsidRPr="001D0C4D">
        <w:t xml:space="preserve"> nilai regresi motivasi kerja </w:t>
      </w:r>
      <w:r w:rsidR="002D35B0" w:rsidRPr="001D0C4D">
        <w:lastRenderedPageBreak/>
        <w:t>berkurang satu satuan. Sehingga dapat ditarik kesimpulan bahwa kinerja guru memiliki hubungan searah dengan motivasi kerja.</w:t>
      </w:r>
    </w:p>
    <w:p w:rsidR="00DB6496" w:rsidRPr="001D0C4D" w:rsidRDefault="00DB6496">
      <w:pPr>
        <w:pStyle w:val="ListParagraph"/>
        <w:numPr>
          <w:ilvl w:val="0"/>
          <w:numId w:val="41"/>
        </w:numPr>
        <w:pBdr>
          <w:top w:val="nil"/>
          <w:left w:val="nil"/>
          <w:bottom w:val="nil"/>
          <w:right w:val="nil"/>
          <w:between w:val="nil"/>
        </w:pBdr>
        <w:ind w:left="426" w:hanging="284"/>
      </w:pPr>
      <w:r w:rsidRPr="001D0C4D">
        <w:t xml:space="preserve">Nilai koefisien regresi variabel disiplin kerja </w:t>
      </w:r>
      <w:r w:rsidR="005C44F1" w:rsidRPr="001D0C4D">
        <w:t>sejumlah</w:t>
      </w:r>
      <w:r w:rsidRPr="001D0C4D">
        <w:t xml:space="preserve"> 1,265 satuan, </w:t>
      </w:r>
      <w:r w:rsidR="005C44F1" w:rsidRPr="001D0C4D">
        <w:t xml:space="preserve">yang memperlihatkan bila </w:t>
      </w:r>
      <w:r w:rsidR="002D35B0" w:rsidRPr="001D0C4D">
        <w:t xml:space="preserve">nilai variabel disiplin kerja </w:t>
      </w:r>
      <w:r w:rsidR="005C44F1" w:rsidRPr="001D0C4D">
        <w:t>berubah positif sejumlah</w:t>
      </w:r>
      <w:r w:rsidR="002D35B0" w:rsidRPr="001D0C4D">
        <w:t xml:space="preserve"> 1,265 satuan jika meningkat satu satuan. Sebaliknya turun sebesar 1,265 satuan </w:t>
      </w:r>
      <w:r w:rsidR="005C44F1" w:rsidRPr="001D0C4D">
        <w:t>bila</w:t>
      </w:r>
      <w:r w:rsidR="002D35B0" w:rsidRPr="001D0C4D">
        <w:t xml:space="preserve"> nilai regresi disiplin kerja berkurang satu satuan. Sehingga </w:t>
      </w:r>
      <w:r w:rsidR="005C44F1" w:rsidRPr="001D0C4D">
        <w:t>bisa menarik simpulan jika</w:t>
      </w:r>
      <w:r w:rsidR="002D35B0" w:rsidRPr="001D0C4D">
        <w:t xml:space="preserve"> kinerja guru memiliki hubungan searah dengan disiplin kerja.</w:t>
      </w:r>
    </w:p>
    <w:p w:rsidR="00DB6496" w:rsidRPr="001D0C4D" w:rsidRDefault="00DB6496" w:rsidP="00DB6496">
      <w:pPr>
        <w:tabs>
          <w:tab w:val="left" w:pos="567"/>
        </w:tabs>
        <w:jc w:val="both"/>
        <w:rPr>
          <w:sz w:val="22"/>
          <w:szCs w:val="22"/>
        </w:rPr>
      </w:pPr>
    </w:p>
    <w:p w:rsidR="0032149B" w:rsidRPr="001D0C4D" w:rsidRDefault="00DB6496" w:rsidP="00DB6496">
      <w:pPr>
        <w:pStyle w:val="ListParagraph"/>
        <w:numPr>
          <w:ilvl w:val="0"/>
          <w:numId w:val="22"/>
        </w:numPr>
        <w:tabs>
          <w:tab w:val="left" w:pos="567"/>
        </w:tabs>
        <w:ind w:hanging="1146"/>
        <w:rPr>
          <w:b/>
          <w:bCs/>
        </w:rPr>
      </w:pPr>
      <w:r w:rsidRPr="001D0C4D">
        <w:rPr>
          <w:b/>
          <w:bCs/>
        </w:rPr>
        <w:t>Koefisien Determinasi</w:t>
      </w:r>
    </w:p>
    <w:p w:rsidR="00DB6496" w:rsidRPr="001D0C4D" w:rsidRDefault="00007B95" w:rsidP="00DB6496">
      <w:pPr>
        <w:pStyle w:val="ListParagraph"/>
        <w:ind w:firstLine="709"/>
      </w:pPr>
      <w:r w:rsidRPr="001D0C4D">
        <w:t>Motivasi kerja (X</w:t>
      </w:r>
      <w:r w:rsidRPr="001D0C4D">
        <w:rPr>
          <w:vertAlign w:val="subscript"/>
        </w:rPr>
        <w:t>1</w:t>
      </w:r>
      <w:r w:rsidRPr="001D0C4D">
        <w:t>) dan disiplin kerja (X</w:t>
      </w:r>
      <w:r w:rsidRPr="001D0C4D">
        <w:rPr>
          <w:vertAlign w:val="subscript"/>
        </w:rPr>
        <w:t>2</w:t>
      </w:r>
      <w:r w:rsidRPr="001D0C4D">
        <w:t xml:space="preserve">) secara </w:t>
      </w:r>
      <w:r w:rsidR="001D0C4D" w:rsidRPr="001D0C4D">
        <w:t>bersamaan</w:t>
      </w:r>
      <w:r w:rsidRPr="001D0C4D">
        <w:t xml:space="preserve"> memberikan kontribusi terhadap kinerja guru (Y) dengan koefisien determinasi (</w:t>
      </w:r>
      <w:r w:rsidRPr="001D0C4D">
        <w:rPr>
          <w:i/>
          <w:iCs/>
        </w:rPr>
        <w:t>Rsquare</w:t>
      </w:r>
      <w:r w:rsidRPr="001D0C4D">
        <w:t xml:space="preserve">) </w:t>
      </w:r>
      <w:r w:rsidR="001D0C4D" w:rsidRPr="001D0C4D">
        <w:t>sejumlah</w:t>
      </w:r>
      <w:r w:rsidRPr="001D0C4D">
        <w:t xml:space="preserve"> 0,922 (92,2%), setelah disesuaikan dengan nilai sisanya yaitu 100% - 92,22% = 7,8 % </w:t>
      </w:r>
      <w:r w:rsidR="00294A16" w:rsidRPr="001D0C4D">
        <w:t>terpengaruh</w:t>
      </w:r>
      <w:r w:rsidRPr="001D0C4D">
        <w:t xml:space="preserve"> oleh variabel lain</w:t>
      </w:r>
      <w:r w:rsidR="00294A16" w:rsidRPr="001D0C4D">
        <w:t>nya</w:t>
      </w:r>
      <w:r w:rsidRPr="001D0C4D">
        <w:t xml:space="preserve"> yang tidak termasuk </w:t>
      </w:r>
      <w:r w:rsidR="00294A16" w:rsidRPr="001D0C4D">
        <w:t>pada kajian</w:t>
      </w:r>
      <w:r w:rsidRPr="001D0C4D">
        <w:t xml:space="preserve"> ini.</w:t>
      </w:r>
    </w:p>
    <w:p w:rsidR="00DB6496" w:rsidRPr="001D0C4D" w:rsidRDefault="00DB6496" w:rsidP="00DB6496">
      <w:pPr>
        <w:pStyle w:val="ListParagraph"/>
        <w:numPr>
          <w:ilvl w:val="0"/>
          <w:numId w:val="22"/>
        </w:numPr>
        <w:ind w:left="567" w:hanging="567"/>
        <w:rPr>
          <w:b/>
          <w:bCs/>
        </w:rPr>
      </w:pPr>
      <w:r w:rsidRPr="001D0C4D">
        <w:rPr>
          <w:b/>
          <w:bCs/>
        </w:rPr>
        <w:t>Uji F (Uji Simultan)</w:t>
      </w:r>
    </w:p>
    <w:p w:rsidR="00DB6496" w:rsidRPr="001D0C4D" w:rsidRDefault="00007B95" w:rsidP="009A1EB5">
      <w:pPr>
        <w:pStyle w:val="ListParagraph"/>
        <w:ind w:left="142" w:firstLine="567"/>
      </w:pPr>
      <w:r w:rsidRPr="001D0C4D">
        <w:t xml:space="preserve">Pengaruh dari variabel bebas yakni motivasi kerja dan disiplin kerja, terhadap variabel terikat, kinerja guru, diuji dengan </w:t>
      </w:r>
      <w:r w:rsidRPr="001D0C4D">
        <w:lastRenderedPageBreak/>
        <w:t>menggunakan u</w:t>
      </w:r>
      <w:r w:rsidR="005C44F1" w:rsidRPr="001D0C4D">
        <w:t>ji simultan (uji F). Berdasar</w:t>
      </w:r>
      <w:r w:rsidRPr="001D0C4D">
        <w:t xml:space="preserve"> syarat pengujian </w:t>
      </w:r>
      <w:r w:rsidR="005C44F1" w:rsidRPr="001D0C4D">
        <w:t>yaitu</w:t>
      </w:r>
      <w:r w:rsidRPr="001D0C4D">
        <w:t>:</w:t>
      </w:r>
    </w:p>
    <w:p w:rsidR="008F2373" w:rsidRPr="001D0C4D" w:rsidRDefault="008F2373" w:rsidP="008F2373">
      <w:pPr>
        <w:pStyle w:val="ListParagraph"/>
        <w:ind w:left="567" w:firstLine="567"/>
      </w:pPr>
    </w:p>
    <w:p w:rsidR="00DB6496" w:rsidRPr="001D0C4D" w:rsidRDefault="00DB6496" w:rsidP="009A1EB5">
      <w:pPr>
        <w:tabs>
          <w:tab w:val="left" w:pos="2160"/>
          <w:tab w:val="left" w:pos="2340"/>
        </w:tabs>
        <w:spacing w:line="276" w:lineRule="auto"/>
        <w:ind w:left="993" w:hanging="851"/>
        <w:jc w:val="both"/>
        <w:rPr>
          <w:sz w:val="22"/>
          <w:szCs w:val="22"/>
        </w:rPr>
      </w:pPr>
      <w:r w:rsidRPr="001D0C4D">
        <w:rPr>
          <w:i/>
          <w:sz w:val="22"/>
          <w:szCs w:val="22"/>
        </w:rPr>
        <w:t>Level of significance</w:t>
      </w:r>
      <w:r w:rsidRPr="001D0C4D">
        <w:rPr>
          <w:sz w:val="22"/>
          <w:szCs w:val="22"/>
        </w:rPr>
        <w:t xml:space="preserve"> (</w:t>
      </w:r>
      <w:proofErr w:type="gramStart"/>
      <w:r w:rsidRPr="001D0C4D">
        <w:rPr>
          <w:sz w:val="22"/>
          <w:szCs w:val="22"/>
        </w:rPr>
        <w:t>α )</w:t>
      </w:r>
      <w:proofErr w:type="gramEnd"/>
      <w:r w:rsidRPr="001D0C4D">
        <w:rPr>
          <w:sz w:val="22"/>
          <w:szCs w:val="22"/>
        </w:rPr>
        <w:t xml:space="preserve"> 0,05 atau 5 %</w:t>
      </w:r>
    </w:p>
    <w:p w:rsidR="00DB6496" w:rsidRPr="001D0C4D" w:rsidRDefault="00DB6496" w:rsidP="009A1EB5">
      <w:pPr>
        <w:tabs>
          <w:tab w:val="left" w:pos="2160"/>
          <w:tab w:val="left" w:pos="2340"/>
        </w:tabs>
        <w:spacing w:line="276" w:lineRule="auto"/>
        <w:ind w:left="993" w:hanging="851"/>
        <w:jc w:val="both"/>
        <w:rPr>
          <w:sz w:val="22"/>
          <w:szCs w:val="22"/>
        </w:rPr>
      </w:pPr>
      <w:r w:rsidRPr="001D0C4D">
        <w:rPr>
          <w:i/>
          <w:sz w:val="22"/>
          <w:szCs w:val="22"/>
        </w:rPr>
        <w:t>Degree of freedom</w:t>
      </w:r>
      <w:r w:rsidRPr="001D0C4D">
        <w:rPr>
          <w:sz w:val="22"/>
          <w:szCs w:val="22"/>
        </w:rPr>
        <w:t xml:space="preserve"> (df) </w:t>
      </w:r>
      <w:proofErr w:type="gramStart"/>
      <w:r w:rsidRPr="001D0C4D">
        <w:rPr>
          <w:sz w:val="22"/>
          <w:szCs w:val="22"/>
        </w:rPr>
        <w:t>=  (</w:t>
      </w:r>
      <w:proofErr w:type="gramEnd"/>
      <w:r w:rsidRPr="001D0C4D">
        <w:rPr>
          <w:sz w:val="22"/>
          <w:szCs w:val="22"/>
        </w:rPr>
        <w:t>n – 2)</w:t>
      </w:r>
    </w:p>
    <w:p w:rsidR="00DB6496" w:rsidRPr="001D0C4D" w:rsidRDefault="00DB6496" w:rsidP="00DB6496">
      <w:pPr>
        <w:pStyle w:val="ListParagraph"/>
        <w:ind w:firstLine="709"/>
      </w:pPr>
    </w:p>
    <w:p w:rsidR="008F2373" w:rsidRPr="001D0C4D" w:rsidRDefault="004F1F29" w:rsidP="009A1EB5">
      <w:pPr>
        <w:tabs>
          <w:tab w:val="left" w:pos="1800"/>
          <w:tab w:val="left" w:pos="2340"/>
          <w:tab w:val="left" w:pos="2700"/>
          <w:tab w:val="left" w:pos="5040"/>
        </w:tabs>
        <w:spacing w:line="276" w:lineRule="auto"/>
        <w:ind w:left="142"/>
        <w:jc w:val="both"/>
        <w:rPr>
          <w:sz w:val="22"/>
          <w:szCs w:val="22"/>
        </w:rPr>
      </w:pPr>
      <w:r w:rsidRPr="001D0C4D">
        <w:rPr>
          <w:sz w:val="22"/>
          <w:szCs w:val="22"/>
        </w:rPr>
        <w:t>Bila</w:t>
      </w:r>
      <w:r w:rsidR="008F2373" w:rsidRPr="001D0C4D">
        <w:rPr>
          <w:sz w:val="22"/>
          <w:szCs w:val="22"/>
        </w:rPr>
        <w:t xml:space="preserve"> F</w:t>
      </w:r>
      <w:r w:rsidR="008F2373" w:rsidRPr="001D0C4D">
        <w:rPr>
          <w:sz w:val="22"/>
          <w:szCs w:val="22"/>
          <w:vertAlign w:val="subscript"/>
        </w:rPr>
        <w:t xml:space="preserve">hitung </w:t>
      </w:r>
      <w:r w:rsidR="008F2373" w:rsidRPr="001D0C4D">
        <w:rPr>
          <w:sz w:val="22"/>
          <w:szCs w:val="22"/>
        </w:rPr>
        <w:t xml:space="preserve">&lt; </w:t>
      </w:r>
      <w:proofErr w:type="gramStart"/>
      <w:r w:rsidR="008F2373" w:rsidRPr="001D0C4D">
        <w:rPr>
          <w:sz w:val="22"/>
          <w:szCs w:val="22"/>
        </w:rPr>
        <w:t>F</w:t>
      </w:r>
      <w:r w:rsidR="008F2373" w:rsidRPr="001D0C4D">
        <w:rPr>
          <w:sz w:val="22"/>
          <w:szCs w:val="22"/>
          <w:vertAlign w:val="subscript"/>
        </w:rPr>
        <w:t xml:space="preserve">tabel  </w:t>
      </w:r>
      <w:r w:rsidR="008F2373" w:rsidRPr="001D0C4D">
        <w:rPr>
          <w:sz w:val="22"/>
          <w:szCs w:val="22"/>
        </w:rPr>
        <w:t>pada</w:t>
      </w:r>
      <w:proofErr w:type="gramEnd"/>
      <w:r w:rsidR="008F2373" w:rsidRPr="001D0C4D">
        <w:rPr>
          <w:sz w:val="22"/>
          <w:szCs w:val="22"/>
        </w:rPr>
        <w:t xml:space="preserve"> α = 5% atau 0,05</w:t>
      </w:r>
      <w:r w:rsidR="005C44F1" w:rsidRPr="001D0C4D">
        <w:rPr>
          <w:sz w:val="22"/>
          <w:szCs w:val="22"/>
        </w:rPr>
        <w:t xml:space="preserve"> sehingga terjadi penerimaan pada</w:t>
      </w:r>
      <w:r w:rsidR="008F2373" w:rsidRPr="001D0C4D">
        <w:rPr>
          <w:sz w:val="22"/>
          <w:szCs w:val="22"/>
        </w:rPr>
        <w:t xml:space="preserve"> Ho</w:t>
      </w:r>
      <w:r w:rsidR="005C44F1" w:rsidRPr="001D0C4D">
        <w:rPr>
          <w:sz w:val="22"/>
          <w:szCs w:val="22"/>
        </w:rPr>
        <w:t xml:space="preserve"> dan menolak</w:t>
      </w:r>
      <w:r w:rsidR="008F2373" w:rsidRPr="001D0C4D">
        <w:rPr>
          <w:sz w:val="22"/>
          <w:szCs w:val="22"/>
        </w:rPr>
        <w:t xml:space="preserve"> Ha </w:t>
      </w:r>
    </w:p>
    <w:p w:rsidR="008F2373" w:rsidRPr="001D0C4D" w:rsidRDefault="004F1F29" w:rsidP="009A1EB5">
      <w:pPr>
        <w:tabs>
          <w:tab w:val="left" w:pos="1800"/>
          <w:tab w:val="left" w:pos="2340"/>
          <w:tab w:val="left" w:pos="2700"/>
          <w:tab w:val="center" w:pos="4509"/>
        </w:tabs>
        <w:spacing w:line="276" w:lineRule="auto"/>
        <w:ind w:left="142"/>
        <w:jc w:val="both"/>
        <w:rPr>
          <w:sz w:val="22"/>
          <w:szCs w:val="22"/>
        </w:rPr>
      </w:pPr>
      <w:r w:rsidRPr="001D0C4D">
        <w:rPr>
          <w:sz w:val="22"/>
          <w:szCs w:val="22"/>
        </w:rPr>
        <w:t xml:space="preserve">Bila </w:t>
      </w:r>
      <w:r w:rsidR="008F2373" w:rsidRPr="001D0C4D">
        <w:rPr>
          <w:sz w:val="22"/>
          <w:szCs w:val="22"/>
        </w:rPr>
        <w:t>F</w:t>
      </w:r>
      <w:r w:rsidR="008F2373" w:rsidRPr="001D0C4D">
        <w:rPr>
          <w:sz w:val="22"/>
          <w:szCs w:val="22"/>
          <w:vertAlign w:val="subscript"/>
        </w:rPr>
        <w:t xml:space="preserve">hitung </w:t>
      </w:r>
      <w:r w:rsidR="008F2373" w:rsidRPr="001D0C4D">
        <w:rPr>
          <w:sz w:val="22"/>
          <w:szCs w:val="22"/>
        </w:rPr>
        <w:t xml:space="preserve">&gt; </w:t>
      </w:r>
      <w:proofErr w:type="gramStart"/>
      <w:r w:rsidR="008F2373" w:rsidRPr="001D0C4D">
        <w:rPr>
          <w:sz w:val="22"/>
          <w:szCs w:val="22"/>
        </w:rPr>
        <w:t>F</w:t>
      </w:r>
      <w:r w:rsidR="008F2373" w:rsidRPr="001D0C4D">
        <w:rPr>
          <w:sz w:val="22"/>
          <w:szCs w:val="22"/>
          <w:vertAlign w:val="subscript"/>
        </w:rPr>
        <w:t xml:space="preserve">tabel  </w:t>
      </w:r>
      <w:r w:rsidR="008F2373" w:rsidRPr="001D0C4D">
        <w:rPr>
          <w:sz w:val="22"/>
          <w:szCs w:val="22"/>
        </w:rPr>
        <w:t>pada</w:t>
      </w:r>
      <w:proofErr w:type="gramEnd"/>
      <w:r w:rsidR="008F2373" w:rsidRPr="001D0C4D">
        <w:rPr>
          <w:sz w:val="22"/>
          <w:szCs w:val="22"/>
        </w:rPr>
        <w:t xml:space="preserve"> α = 5% atau 0,05, </w:t>
      </w:r>
      <w:r w:rsidR="005C44F1" w:rsidRPr="001D0C4D">
        <w:rPr>
          <w:sz w:val="22"/>
          <w:szCs w:val="22"/>
        </w:rPr>
        <w:t>sehingga terjadi penolakan pada</w:t>
      </w:r>
      <w:r w:rsidR="008F2373" w:rsidRPr="001D0C4D">
        <w:rPr>
          <w:sz w:val="22"/>
          <w:szCs w:val="22"/>
        </w:rPr>
        <w:t xml:space="preserve"> Ho </w:t>
      </w:r>
      <w:r w:rsidR="005C44F1" w:rsidRPr="001D0C4D">
        <w:rPr>
          <w:sz w:val="22"/>
          <w:szCs w:val="22"/>
        </w:rPr>
        <w:t>dan menerima</w:t>
      </w:r>
      <w:r w:rsidR="008F2373" w:rsidRPr="001D0C4D">
        <w:rPr>
          <w:sz w:val="22"/>
          <w:szCs w:val="22"/>
        </w:rPr>
        <w:t xml:space="preserve"> Ha </w:t>
      </w:r>
    </w:p>
    <w:p w:rsidR="008F2373" w:rsidRPr="001D0C4D" w:rsidRDefault="005C44F1" w:rsidP="009A1EB5">
      <w:pPr>
        <w:tabs>
          <w:tab w:val="left" w:pos="1800"/>
          <w:tab w:val="left" w:pos="2340"/>
          <w:tab w:val="left" w:pos="2700"/>
          <w:tab w:val="center" w:pos="4509"/>
        </w:tabs>
        <w:spacing w:line="276" w:lineRule="auto"/>
        <w:ind w:left="142"/>
        <w:jc w:val="both"/>
        <w:rPr>
          <w:sz w:val="22"/>
          <w:szCs w:val="22"/>
        </w:rPr>
      </w:pPr>
      <w:r w:rsidRPr="001D0C4D">
        <w:rPr>
          <w:sz w:val="22"/>
          <w:szCs w:val="22"/>
        </w:rPr>
        <w:t>Bila</w:t>
      </w:r>
      <w:r w:rsidR="008F2373" w:rsidRPr="001D0C4D">
        <w:rPr>
          <w:sz w:val="22"/>
          <w:szCs w:val="22"/>
        </w:rPr>
        <w:t xml:space="preserve"> tingkat signifikan (sig) </w:t>
      </w:r>
      <w:r w:rsidRPr="001D0C4D">
        <w:rPr>
          <w:sz w:val="22"/>
          <w:szCs w:val="22"/>
        </w:rPr>
        <w:t>kurang dari</w:t>
      </w:r>
      <w:r w:rsidR="008F2373" w:rsidRPr="001D0C4D">
        <w:rPr>
          <w:sz w:val="22"/>
          <w:szCs w:val="22"/>
        </w:rPr>
        <w:t xml:space="preserve"> 0,05, </w:t>
      </w:r>
      <w:r w:rsidRPr="001D0C4D">
        <w:rPr>
          <w:sz w:val="22"/>
          <w:szCs w:val="22"/>
        </w:rPr>
        <w:t>berarti terjadi penolakan pada</w:t>
      </w:r>
      <w:r w:rsidR="008F2373" w:rsidRPr="001D0C4D">
        <w:rPr>
          <w:sz w:val="22"/>
          <w:szCs w:val="22"/>
        </w:rPr>
        <w:t xml:space="preserve"> Ho </w:t>
      </w:r>
      <w:r w:rsidRPr="001D0C4D">
        <w:rPr>
          <w:sz w:val="22"/>
          <w:szCs w:val="22"/>
        </w:rPr>
        <w:t>dan menerima</w:t>
      </w:r>
      <w:r w:rsidR="008F2373" w:rsidRPr="001D0C4D">
        <w:rPr>
          <w:sz w:val="22"/>
          <w:szCs w:val="22"/>
        </w:rPr>
        <w:t xml:space="preserve"> Ha </w:t>
      </w:r>
    </w:p>
    <w:p w:rsidR="008F2373" w:rsidRPr="001D0C4D" w:rsidRDefault="008F2373" w:rsidP="008F2373">
      <w:pPr>
        <w:tabs>
          <w:tab w:val="left" w:pos="1800"/>
          <w:tab w:val="left" w:pos="2340"/>
          <w:tab w:val="left" w:pos="2700"/>
          <w:tab w:val="center" w:pos="4509"/>
        </w:tabs>
        <w:spacing w:line="276" w:lineRule="auto"/>
        <w:ind w:left="993" w:hanging="426"/>
        <w:jc w:val="both"/>
        <w:rPr>
          <w:sz w:val="22"/>
          <w:szCs w:val="22"/>
        </w:rPr>
      </w:pPr>
    </w:p>
    <w:p w:rsidR="009A1EB5" w:rsidRPr="001D0C4D" w:rsidRDefault="005C44F1" w:rsidP="005A3379">
      <w:pPr>
        <w:spacing w:line="276" w:lineRule="auto"/>
        <w:ind w:firstLine="426"/>
        <w:jc w:val="both"/>
        <w:rPr>
          <w:sz w:val="22"/>
          <w:szCs w:val="22"/>
        </w:rPr>
        <w:sectPr w:rsidR="009A1EB5" w:rsidRPr="001D0C4D" w:rsidSect="00A223A1">
          <w:type w:val="continuous"/>
          <w:pgSz w:w="11906" w:h="16838" w:code="9"/>
          <w:pgMar w:top="1701" w:right="1701" w:bottom="1701" w:left="1701" w:header="850" w:footer="709" w:gutter="0"/>
          <w:cols w:num="2" w:space="708"/>
          <w:docGrid w:linePitch="360"/>
        </w:sectPr>
      </w:pPr>
      <w:r w:rsidRPr="001D0C4D">
        <w:rPr>
          <w:sz w:val="22"/>
          <w:szCs w:val="22"/>
        </w:rPr>
        <w:t>Melalui penggunaan</w:t>
      </w:r>
      <w:r w:rsidR="005A3379" w:rsidRPr="001D0C4D">
        <w:rPr>
          <w:sz w:val="22"/>
          <w:szCs w:val="22"/>
        </w:rPr>
        <w:t xml:space="preserve"> SPSS 25,0 </w:t>
      </w:r>
      <w:r w:rsidR="005A3379" w:rsidRPr="001D0C4D">
        <w:rPr>
          <w:i/>
          <w:iCs/>
          <w:sz w:val="22"/>
          <w:szCs w:val="22"/>
        </w:rPr>
        <w:t>for windows</w:t>
      </w:r>
      <w:r w:rsidR="005A3379" w:rsidRPr="001D0C4D">
        <w:rPr>
          <w:sz w:val="22"/>
          <w:szCs w:val="22"/>
        </w:rPr>
        <w:t xml:space="preserve">, hipotesis diuji, dan hasilnya menunjukkan bahwa Fhitung diperoleh adalah 165.948 &gt; Ftabel = 2.048. Tingkat signifikansi juga 0,000 (α) = 0,05 df = n – k = 31 - 2 - 1 = 28 </w:t>
      </w:r>
      <w:r w:rsidRPr="001D0C4D">
        <w:rPr>
          <w:sz w:val="22"/>
          <w:szCs w:val="22"/>
        </w:rPr>
        <w:t>sejumlah</w:t>
      </w:r>
      <w:r w:rsidR="005A3379" w:rsidRPr="001D0C4D">
        <w:rPr>
          <w:sz w:val="22"/>
          <w:szCs w:val="22"/>
        </w:rPr>
        <w:t xml:space="preserve"> </w:t>
      </w:r>
      <w:proofErr w:type="gramStart"/>
      <w:r w:rsidR="005A3379" w:rsidRPr="001D0C4D">
        <w:rPr>
          <w:sz w:val="22"/>
          <w:szCs w:val="22"/>
        </w:rPr>
        <w:t xml:space="preserve">2,048 </w:t>
      </w:r>
      <w:r w:rsidR="001D0C4D">
        <w:rPr>
          <w:sz w:val="22"/>
          <w:szCs w:val="22"/>
        </w:rPr>
        <w:t>,</w:t>
      </w:r>
      <w:proofErr w:type="gramEnd"/>
      <w:r w:rsidR="001D0C4D">
        <w:rPr>
          <w:sz w:val="22"/>
          <w:szCs w:val="22"/>
        </w:rPr>
        <w:t xml:space="preserve"> </w:t>
      </w:r>
      <w:r w:rsidR="005A3379" w:rsidRPr="001D0C4D">
        <w:rPr>
          <w:sz w:val="22"/>
          <w:szCs w:val="22"/>
        </w:rPr>
        <w:t>yang berarti Ho ditolak dan Ha diterima. Variabel bebas motivasi kerja (X</w:t>
      </w:r>
      <w:r w:rsidR="005A3379" w:rsidRPr="001D0C4D">
        <w:rPr>
          <w:sz w:val="22"/>
          <w:szCs w:val="22"/>
          <w:vertAlign w:val="subscript"/>
        </w:rPr>
        <w:t>1</w:t>
      </w:r>
      <w:r w:rsidR="005A3379" w:rsidRPr="001D0C4D">
        <w:rPr>
          <w:sz w:val="22"/>
          <w:szCs w:val="22"/>
        </w:rPr>
        <w:t>) dan disiplin kerja (X</w:t>
      </w:r>
      <w:r w:rsidR="005A3379" w:rsidRPr="001D0C4D">
        <w:rPr>
          <w:sz w:val="22"/>
          <w:szCs w:val="22"/>
          <w:vertAlign w:val="subscript"/>
        </w:rPr>
        <w:t>2</w:t>
      </w:r>
      <w:r w:rsidR="005A3379" w:rsidRPr="001D0C4D">
        <w:rPr>
          <w:sz w:val="22"/>
          <w:szCs w:val="22"/>
        </w:rPr>
        <w:t xml:space="preserve">) </w:t>
      </w:r>
      <w:r w:rsidRPr="001D0C4D">
        <w:rPr>
          <w:sz w:val="22"/>
          <w:szCs w:val="22"/>
        </w:rPr>
        <w:t>memengaruhi bermakna bagi</w:t>
      </w:r>
      <w:r w:rsidR="005A3379" w:rsidRPr="001D0C4D">
        <w:rPr>
          <w:sz w:val="22"/>
          <w:szCs w:val="22"/>
        </w:rPr>
        <w:t xml:space="preserve"> variabel terikat kinerja guru (Y) secara simultan jadi terbukti kebenarannya dan hipotesisnya </w:t>
      </w:r>
      <w:r w:rsidR="001D0C4D">
        <w:rPr>
          <w:sz w:val="22"/>
          <w:szCs w:val="22"/>
        </w:rPr>
        <w:t>bisa</w:t>
      </w:r>
      <w:r w:rsidR="005A3379" w:rsidRPr="001D0C4D">
        <w:rPr>
          <w:sz w:val="22"/>
          <w:szCs w:val="22"/>
        </w:rPr>
        <w:t xml:space="preserve"> diterima.</w:t>
      </w:r>
    </w:p>
    <w:p w:rsidR="00DB6496" w:rsidRPr="001D0C4D" w:rsidRDefault="00257E61" w:rsidP="00257E61">
      <w:pPr>
        <w:pStyle w:val="ListParagraph"/>
        <w:numPr>
          <w:ilvl w:val="0"/>
          <w:numId w:val="43"/>
        </w:numPr>
        <w:ind w:left="426" w:hanging="426"/>
        <w:rPr>
          <w:b/>
          <w:bCs/>
        </w:rPr>
      </w:pPr>
      <w:r w:rsidRPr="001D0C4D">
        <w:rPr>
          <w:b/>
          <w:bCs/>
        </w:rPr>
        <w:lastRenderedPageBreak/>
        <w:t>Pembahasan</w:t>
      </w:r>
    </w:p>
    <w:p w:rsidR="002A6C23" w:rsidRPr="001D0C4D" w:rsidRDefault="002A6C23" w:rsidP="00734B67">
      <w:pPr>
        <w:pStyle w:val="ListParagraph"/>
        <w:numPr>
          <w:ilvl w:val="0"/>
          <w:numId w:val="44"/>
        </w:numPr>
        <w:ind w:left="709" w:hanging="283"/>
        <w:rPr>
          <w:b/>
          <w:bCs/>
        </w:rPr>
      </w:pPr>
      <w:r w:rsidRPr="001D0C4D">
        <w:rPr>
          <w:b/>
          <w:bCs/>
        </w:rPr>
        <w:t>Pengaruh Disiplin Kerja terhadap Kinerja Guru SMK Budi Utomo Kota Lubuklinggau</w:t>
      </w:r>
    </w:p>
    <w:p w:rsidR="002A6C23" w:rsidRPr="001D0C4D" w:rsidRDefault="00512A67" w:rsidP="002D35B0">
      <w:pPr>
        <w:pStyle w:val="ListParagraph"/>
        <w:ind w:left="142"/>
      </w:pPr>
      <w:r w:rsidRPr="001D0C4D">
        <w:t xml:space="preserve">Hasil uji t di atas </w:t>
      </w:r>
      <w:r w:rsidR="001D0C4D" w:rsidRPr="001D0C4D">
        <w:t>memperjelas bila</w:t>
      </w:r>
      <w:r w:rsidRPr="001D0C4D">
        <w:t xml:space="preserve"> variabel disiplin kerja (X</w:t>
      </w:r>
      <w:r w:rsidRPr="001D0C4D">
        <w:rPr>
          <w:vertAlign w:val="subscript"/>
        </w:rPr>
        <w:t>2</w:t>
      </w:r>
      <w:r w:rsidRPr="001D0C4D">
        <w:t xml:space="preserve">) </w:t>
      </w:r>
      <w:r w:rsidR="001D0C4D" w:rsidRPr="001D0C4D">
        <w:t>memengaruhi bermakna bagi</w:t>
      </w:r>
      <w:r w:rsidRPr="001D0C4D">
        <w:t xml:space="preserve"> kinerja guru (Y) ketika Thitung = 7,170 </w:t>
      </w:r>
      <w:r w:rsidR="001D0C4D" w:rsidRPr="001D0C4D">
        <w:t>di atas</w:t>
      </w:r>
      <w:r w:rsidRPr="001D0C4D">
        <w:t xml:space="preserve"> Ttabel 2,045 </w:t>
      </w:r>
      <w:r w:rsidR="001D0C4D" w:rsidRPr="001D0C4D">
        <w:t>bertingkat</w:t>
      </w:r>
      <w:r w:rsidRPr="001D0C4D">
        <w:t xml:space="preserve"> signifikansi 0,000 &lt; (α) 0,05, df (n-2) 31 – 2 = 29 </w:t>
      </w:r>
      <w:r w:rsidR="001D0C4D" w:rsidRPr="001D0C4D">
        <w:t>ialah</w:t>
      </w:r>
      <w:r w:rsidRPr="001D0C4D">
        <w:t xml:space="preserve"> 2,045. </w:t>
      </w:r>
      <w:r w:rsidR="001D0C4D" w:rsidRPr="001D0C4D">
        <w:t>Perihal ini memperlihatkan jika</w:t>
      </w:r>
      <w:r w:rsidRPr="001D0C4D">
        <w:t xml:space="preserve"> Ho </w:t>
      </w:r>
      <w:r w:rsidR="001D0C4D" w:rsidRPr="001D0C4D">
        <w:t>tertolak</w:t>
      </w:r>
      <w:r w:rsidRPr="001D0C4D">
        <w:t xml:space="preserve"> dan</w:t>
      </w:r>
      <w:r w:rsidR="001D0C4D" w:rsidRPr="001D0C4D">
        <w:t xml:space="preserve"> menerima</w:t>
      </w:r>
      <w:r w:rsidRPr="001D0C4D">
        <w:t xml:space="preserve"> Ha, dan variabel disiplin kerja (X</w:t>
      </w:r>
      <w:r w:rsidRPr="001D0C4D">
        <w:rPr>
          <w:vertAlign w:val="subscript"/>
        </w:rPr>
        <w:t>2</w:t>
      </w:r>
      <w:r w:rsidRPr="001D0C4D">
        <w:t xml:space="preserve">) secara parsial </w:t>
      </w:r>
      <w:r w:rsidR="001715EE" w:rsidRPr="001D0C4D">
        <w:t>memengaruhi bermakna bagi</w:t>
      </w:r>
      <w:r w:rsidRPr="001D0C4D">
        <w:t xml:space="preserve"> kinerja guru (Y).</w:t>
      </w:r>
    </w:p>
    <w:p w:rsidR="002A6C23" w:rsidRPr="001D0C4D" w:rsidRDefault="002A6C23" w:rsidP="002A6C23">
      <w:pPr>
        <w:pStyle w:val="ListParagraph"/>
        <w:ind w:left="1146" w:firstLine="414"/>
      </w:pPr>
    </w:p>
    <w:p w:rsidR="002A6C23" w:rsidRPr="001D0C4D" w:rsidRDefault="002A6C23" w:rsidP="00734B67">
      <w:pPr>
        <w:pStyle w:val="ListParagraph"/>
        <w:numPr>
          <w:ilvl w:val="0"/>
          <w:numId w:val="44"/>
        </w:numPr>
        <w:ind w:left="426" w:hanging="284"/>
        <w:rPr>
          <w:b/>
          <w:bCs/>
        </w:rPr>
      </w:pPr>
      <w:r w:rsidRPr="001D0C4D">
        <w:rPr>
          <w:b/>
          <w:bCs/>
        </w:rPr>
        <w:t xml:space="preserve">Pengaruh Motivasi Kerja dan Disiplin Kerja terhadap Kinerja </w:t>
      </w:r>
      <w:r w:rsidRPr="001D0C4D">
        <w:rPr>
          <w:b/>
          <w:bCs/>
        </w:rPr>
        <w:lastRenderedPageBreak/>
        <w:t>Guru SMK Budi Utomo Kota Lubuklinggau</w:t>
      </w:r>
    </w:p>
    <w:p w:rsidR="002A6C23" w:rsidRPr="001D0C4D" w:rsidRDefault="002A6C23" w:rsidP="00734B67">
      <w:pPr>
        <w:spacing w:line="276" w:lineRule="auto"/>
        <w:ind w:left="426" w:firstLine="425"/>
        <w:jc w:val="both"/>
        <w:rPr>
          <w:sz w:val="22"/>
          <w:szCs w:val="22"/>
        </w:rPr>
      </w:pPr>
      <w:r w:rsidRPr="001D0C4D">
        <w:rPr>
          <w:sz w:val="22"/>
          <w:szCs w:val="22"/>
        </w:rPr>
        <w:t xml:space="preserve">Hasil uji F </w:t>
      </w:r>
      <w:r w:rsidR="00721602" w:rsidRPr="001D0C4D">
        <w:rPr>
          <w:sz w:val="22"/>
          <w:szCs w:val="22"/>
        </w:rPr>
        <w:t>memperlihatkan bila</w:t>
      </w:r>
      <w:r w:rsidRPr="001D0C4D">
        <w:rPr>
          <w:sz w:val="22"/>
          <w:szCs w:val="22"/>
        </w:rPr>
        <w:t xml:space="preserve"> fhitung yang </w:t>
      </w:r>
      <w:r w:rsidR="00721602" w:rsidRPr="001D0C4D">
        <w:rPr>
          <w:sz w:val="22"/>
          <w:szCs w:val="22"/>
        </w:rPr>
        <w:t>didapat ialah</w:t>
      </w:r>
      <w:r w:rsidRPr="001D0C4D">
        <w:rPr>
          <w:sz w:val="22"/>
          <w:szCs w:val="22"/>
        </w:rPr>
        <w:t xml:space="preserve"> 165,948 &gt; Ftabel = 2,051 dan tingkat </w:t>
      </w:r>
      <w:r w:rsidR="00721602" w:rsidRPr="001D0C4D">
        <w:rPr>
          <w:sz w:val="22"/>
          <w:szCs w:val="22"/>
        </w:rPr>
        <w:t>signifikansi secara bersamaan ialah</w:t>
      </w:r>
      <w:r w:rsidRPr="001D0C4D">
        <w:rPr>
          <w:sz w:val="22"/>
          <w:szCs w:val="22"/>
        </w:rPr>
        <w:t xml:space="preserve"> 0,000 &lt; (α) = 0,05 df = n – k = 31 - 2 – 1 = 28 </w:t>
      </w:r>
      <w:r w:rsidR="00721602" w:rsidRPr="001D0C4D">
        <w:rPr>
          <w:sz w:val="22"/>
          <w:szCs w:val="22"/>
        </w:rPr>
        <w:t>ialah</w:t>
      </w:r>
      <w:r w:rsidRPr="001D0C4D">
        <w:rPr>
          <w:sz w:val="22"/>
          <w:szCs w:val="22"/>
        </w:rPr>
        <w:t xml:space="preserve"> sebesar 2,048 sehingga </w:t>
      </w:r>
      <w:r w:rsidR="00294A16" w:rsidRPr="001D0C4D">
        <w:rPr>
          <w:sz w:val="22"/>
          <w:szCs w:val="22"/>
        </w:rPr>
        <w:t>Ho ditolak dan Ha diterima, yang memperjelas bila secara bersamaan</w:t>
      </w:r>
      <w:r w:rsidRPr="001D0C4D">
        <w:rPr>
          <w:sz w:val="22"/>
          <w:szCs w:val="22"/>
        </w:rPr>
        <w:t xml:space="preserve"> variabel </w:t>
      </w:r>
      <w:r w:rsidR="00294A16" w:rsidRPr="001D0C4D">
        <w:rPr>
          <w:sz w:val="22"/>
          <w:szCs w:val="22"/>
        </w:rPr>
        <w:t>independen</w:t>
      </w:r>
      <w:r w:rsidRPr="001D0C4D">
        <w:rPr>
          <w:sz w:val="22"/>
          <w:szCs w:val="22"/>
        </w:rPr>
        <w:t xml:space="preserve"> X1 (motivasi kerja) dan X2 (disiplin kerja) </w:t>
      </w:r>
      <w:r w:rsidR="00294A16" w:rsidRPr="001D0C4D">
        <w:rPr>
          <w:sz w:val="22"/>
          <w:szCs w:val="22"/>
        </w:rPr>
        <w:t>memengaruhi</w:t>
      </w:r>
      <w:r w:rsidRPr="001D0C4D">
        <w:rPr>
          <w:sz w:val="22"/>
          <w:szCs w:val="22"/>
        </w:rPr>
        <w:t xml:space="preserve"> signifikan terhadap variabel terikat Y (kinerja guru) jadi terbukti kebenarannya dan hipotesisnya dapat diterima.</w:t>
      </w:r>
    </w:p>
    <w:p w:rsidR="00512A67" w:rsidRPr="001D0C4D" w:rsidRDefault="00512A67" w:rsidP="00734B67">
      <w:pPr>
        <w:spacing w:line="276" w:lineRule="auto"/>
        <w:ind w:left="426" w:firstLine="425"/>
        <w:jc w:val="both"/>
        <w:rPr>
          <w:sz w:val="22"/>
          <w:szCs w:val="22"/>
        </w:rPr>
      </w:pPr>
      <w:r w:rsidRPr="001D0C4D">
        <w:rPr>
          <w:sz w:val="22"/>
          <w:szCs w:val="22"/>
        </w:rPr>
        <w:t xml:space="preserve">Hasil uji F menunjukkan bahwa Fhitung yang diperoleh adalah 165.948 </w:t>
      </w:r>
      <w:r w:rsidRPr="001D0C4D">
        <w:rPr>
          <w:sz w:val="22"/>
          <w:szCs w:val="22"/>
        </w:rPr>
        <w:lastRenderedPageBreak/>
        <w:t xml:space="preserve">&gt; Ftabel = 2.051, dan tingkat signifikansi simultan adalah 0,000 (α) = 0,05 df = n – k = 31 – 2 – 1 = 28 </w:t>
      </w:r>
      <w:r w:rsidR="001715EE" w:rsidRPr="001D0C4D">
        <w:rPr>
          <w:sz w:val="22"/>
          <w:szCs w:val="22"/>
        </w:rPr>
        <w:t>ialah</w:t>
      </w:r>
      <w:r w:rsidRPr="001D0C4D">
        <w:rPr>
          <w:sz w:val="22"/>
          <w:szCs w:val="22"/>
        </w:rPr>
        <w:t xml:space="preserve"> 2,048, </w:t>
      </w:r>
      <w:r w:rsidR="001715EE" w:rsidRPr="001D0C4D">
        <w:rPr>
          <w:sz w:val="22"/>
          <w:szCs w:val="22"/>
        </w:rPr>
        <w:t>memperlihatkan bila terjadi penerimaan pada</w:t>
      </w:r>
      <w:r w:rsidRPr="001D0C4D">
        <w:rPr>
          <w:sz w:val="22"/>
          <w:szCs w:val="22"/>
        </w:rPr>
        <w:t xml:space="preserve"> Ha </w:t>
      </w:r>
      <w:r w:rsidR="001715EE" w:rsidRPr="001D0C4D">
        <w:rPr>
          <w:sz w:val="22"/>
          <w:szCs w:val="22"/>
        </w:rPr>
        <w:t>dan penolakan pada</w:t>
      </w:r>
      <w:r w:rsidRPr="001D0C4D">
        <w:rPr>
          <w:sz w:val="22"/>
          <w:szCs w:val="22"/>
        </w:rPr>
        <w:t xml:space="preserve"> Ho. </w:t>
      </w:r>
      <w:r w:rsidR="001715EE" w:rsidRPr="001D0C4D">
        <w:rPr>
          <w:sz w:val="22"/>
          <w:szCs w:val="22"/>
        </w:rPr>
        <w:t>Perihal ini memperlihatkan bila</w:t>
      </w:r>
      <w:r w:rsidRPr="001D0C4D">
        <w:rPr>
          <w:sz w:val="22"/>
          <w:szCs w:val="22"/>
        </w:rPr>
        <w:t xml:space="preserve"> hipotesis diterima karena variabel </w:t>
      </w:r>
      <w:r w:rsidR="001715EE" w:rsidRPr="001D0C4D">
        <w:rPr>
          <w:sz w:val="22"/>
          <w:szCs w:val="22"/>
        </w:rPr>
        <w:t>independen</w:t>
      </w:r>
      <w:r w:rsidRPr="001D0C4D">
        <w:rPr>
          <w:sz w:val="22"/>
          <w:szCs w:val="22"/>
        </w:rPr>
        <w:t xml:space="preserve"> motivasi kerja (X</w:t>
      </w:r>
      <w:r w:rsidRPr="001D0C4D">
        <w:rPr>
          <w:sz w:val="22"/>
          <w:szCs w:val="22"/>
          <w:vertAlign w:val="subscript"/>
        </w:rPr>
        <w:t>1</w:t>
      </w:r>
      <w:r w:rsidRPr="001D0C4D">
        <w:rPr>
          <w:sz w:val="22"/>
          <w:szCs w:val="22"/>
        </w:rPr>
        <w:t>) dan disiplin kerja (X</w:t>
      </w:r>
      <w:r w:rsidRPr="001D0C4D">
        <w:rPr>
          <w:sz w:val="22"/>
          <w:szCs w:val="22"/>
          <w:vertAlign w:val="subscript"/>
        </w:rPr>
        <w:t>2</w:t>
      </w:r>
      <w:r w:rsidRPr="001D0C4D">
        <w:rPr>
          <w:sz w:val="22"/>
          <w:szCs w:val="22"/>
        </w:rPr>
        <w:t xml:space="preserve">) </w:t>
      </w:r>
      <w:r w:rsidR="001715EE" w:rsidRPr="001D0C4D">
        <w:rPr>
          <w:sz w:val="22"/>
          <w:szCs w:val="22"/>
        </w:rPr>
        <w:t>memengaruhi bermakna bagi</w:t>
      </w:r>
      <w:r w:rsidRPr="001D0C4D">
        <w:rPr>
          <w:sz w:val="22"/>
          <w:szCs w:val="22"/>
        </w:rPr>
        <w:t xml:space="preserve"> variabel </w:t>
      </w:r>
      <w:r w:rsidR="001715EE" w:rsidRPr="001D0C4D">
        <w:rPr>
          <w:sz w:val="22"/>
          <w:szCs w:val="22"/>
        </w:rPr>
        <w:t>dependen:</w:t>
      </w:r>
      <w:r w:rsidRPr="001D0C4D">
        <w:rPr>
          <w:sz w:val="22"/>
          <w:szCs w:val="22"/>
        </w:rPr>
        <w:t xml:space="preserve"> kinerja guru (Y) secara </w:t>
      </w:r>
      <w:r w:rsidR="001715EE" w:rsidRPr="001D0C4D">
        <w:rPr>
          <w:sz w:val="22"/>
          <w:szCs w:val="22"/>
        </w:rPr>
        <w:t>bersamaan</w:t>
      </w:r>
      <w:r w:rsidRPr="001D0C4D">
        <w:rPr>
          <w:sz w:val="22"/>
          <w:szCs w:val="22"/>
        </w:rPr>
        <w:t>.</w:t>
      </w:r>
    </w:p>
    <w:p w:rsidR="002A6C23" w:rsidRPr="001D0C4D" w:rsidRDefault="002A6C23" w:rsidP="002A6C23">
      <w:pPr>
        <w:pStyle w:val="ListParagraph"/>
        <w:ind w:left="1146"/>
      </w:pPr>
    </w:p>
    <w:p w:rsidR="00257E61" w:rsidRPr="001D0C4D" w:rsidRDefault="003A3927" w:rsidP="00734B67">
      <w:pPr>
        <w:pStyle w:val="ListParagraph"/>
        <w:numPr>
          <w:ilvl w:val="0"/>
          <w:numId w:val="46"/>
        </w:numPr>
        <w:ind w:left="426" w:hanging="284"/>
        <w:rPr>
          <w:b/>
          <w:bCs/>
        </w:rPr>
      </w:pPr>
      <w:r w:rsidRPr="001D0C4D">
        <w:rPr>
          <w:b/>
          <w:bCs/>
        </w:rPr>
        <w:t>Perbandingan dengan hasil penelitian yang relevan</w:t>
      </w:r>
    </w:p>
    <w:p w:rsidR="003A3927" w:rsidRPr="001D0C4D" w:rsidRDefault="003A3927" w:rsidP="00734B67">
      <w:pPr>
        <w:pStyle w:val="ListParagraph"/>
        <w:numPr>
          <w:ilvl w:val="0"/>
          <w:numId w:val="47"/>
        </w:numPr>
        <w:ind w:left="426" w:hanging="284"/>
        <w:rPr>
          <w:b/>
          <w:bCs/>
        </w:rPr>
      </w:pPr>
      <w:r w:rsidRPr="001D0C4D">
        <w:t xml:space="preserve">Pengaruh Motivasi Kerja dan Disiplin Kerja Terhadap Kinerja Guru di Madrasah Tsanawiyah Shirothul Fuqoha'. Penelitian ini dilakukan di Madrasah Tsanawiyah Shirothul Fuqoha'. </w:t>
      </w:r>
      <w:r w:rsidR="00721602" w:rsidRPr="001D0C4D">
        <w:t xml:space="preserve">Kajian ini berjenis kualitatif: data berupa angka dan dikaji mempergunakan </w:t>
      </w:r>
      <w:r w:rsidRPr="001D0C4D">
        <w:t xml:space="preserve">teknik statistik. </w:t>
      </w:r>
      <w:r w:rsidR="00721602" w:rsidRPr="001D0C4D">
        <w:t>Kajian ini bermaksud guna mencari tahu pengaruh</w:t>
      </w:r>
      <w:r w:rsidRPr="001D0C4D">
        <w:t xml:space="preserve"> motivasi kerja dan disiplin kerja guru Madrasah Tsanawiyah Shirothul Fuqoha'. Variabel </w:t>
      </w:r>
      <w:r w:rsidR="00721602" w:rsidRPr="001D0C4D">
        <w:t>independen pada kajian ini ialah</w:t>
      </w:r>
      <w:r w:rsidRPr="001D0C4D">
        <w:t xml:space="preserve"> motivasi kerja dan disiplin kerja, sedangkan variabel yang digunakan adalah kinerja guru. Sampel </w:t>
      </w:r>
      <w:r w:rsidR="00721602" w:rsidRPr="001D0C4D">
        <w:t xml:space="preserve">dalam jurnal ini, yaitu </w:t>
      </w:r>
      <w:r w:rsidRPr="001D0C4D">
        <w:t xml:space="preserve">34 </w:t>
      </w:r>
      <w:r w:rsidR="00721602" w:rsidRPr="001D0C4D">
        <w:t xml:space="preserve">responden, tepatnya ialah </w:t>
      </w:r>
      <w:r w:rsidRPr="001D0C4D">
        <w:t xml:space="preserve">guru yang bekerja di Madrasah Tsanawiyah Shirothul Fuqoha'. Teknik </w:t>
      </w:r>
      <w:r w:rsidR="00721602" w:rsidRPr="001D0C4D">
        <w:t>dalam mengumpulkan data mempergunakan angket.</w:t>
      </w:r>
      <w:r w:rsidRPr="001D0C4D">
        <w:t xml:space="preserve"> Metode analisis </w:t>
      </w:r>
      <w:r w:rsidR="00721602" w:rsidRPr="001D0C4D">
        <w:t>pada kajian ini ialah</w:t>
      </w:r>
      <w:r w:rsidRPr="001D0C4D">
        <w:t xml:space="preserve"> uji instrumen, normalitas, asumsi regresi, analisis regresi </w:t>
      </w:r>
      <w:r w:rsidR="00721602" w:rsidRPr="001D0C4D">
        <w:t>linear</w:t>
      </w:r>
      <w:r w:rsidRPr="001D0C4D">
        <w:t xml:space="preserve"> berganda, uji f, uji t dan uji determinasi, dengan pengolahan data </w:t>
      </w:r>
      <w:r w:rsidR="00721602" w:rsidRPr="001D0C4D">
        <w:t>mempergunakan</w:t>
      </w:r>
      <w:r w:rsidRPr="001D0C4D">
        <w:t xml:space="preserve"> SPSS 25. Hasil </w:t>
      </w:r>
      <w:r w:rsidR="00721602" w:rsidRPr="001D0C4D">
        <w:t>kajian ini memperlihatkan bila</w:t>
      </w:r>
      <w:r w:rsidRPr="001D0C4D">
        <w:t xml:space="preserve"> motivasi kerja </w:t>
      </w:r>
      <w:r w:rsidR="00721602" w:rsidRPr="001D0C4D">
        <w:t>memengaruhi</w:t>
      </w:r>
      <w:r w:rsidRPr="001D0C4D">
        <w:t xml:space="preserve"> positif dan </w:t>
      </w:r>
      <w:r w:rsidR="00721602" w:rsidRPr="001D0C4D">
        <w:t>bermakna bagi</w:t>
      </w:r>
      <w:r w:rsidRPr="001D0C4D">
        <w:t xml:space="preserve"> kinerja guru Madrasah Tsanawiyah Shirothul Fuqoha', disiplin kerja </w:t>
      </w:r>
      <w:r w:rsidR="00721602" w:rsidRPr="001D0C4D">
        <w:t>memengaruhi</w:t>
      </w:r>
      <w:r w:rsidRPr="001D0C4D">
        <w:t xml:space="preserve"> positif dan signifikan terhadap kinerja </w:t>
      </w:r>
      <w:r w:rsidRPr="001D0C4D">
        <w:lastRenderedPageBreak/>
        <w:t xml:space="preserve">guru Madrasah Tsanawiyah Shirothul Fuqoha’. </w:t>
      </w:r>
      <w:r w:rsidRPr="001D0C4D">
        <w:fldChar w:fldCharType="begin" w:fldLock="1"/>
      </w:r>
      <w:r w:rsidRPr="001D0C4D">
        <w:instrText>ADDIN CSL_CITATION {"citationItems":[{"id":"ITEM-1","itemData":{"author":[{"dropping-particle":"","family":"Rifa'i","given":"Akhmad Husein","non-dropping-particle":"","parse-names":false,"suffix":""},{"dropping-particle":"","family":"Basalamah","given":"M. Ridwan","non-dropping-particle":"","parse-names":false,"suffix":""},{"dropping-particle":"","family":"Nurhidayah","given":"","non-dropping-particle":"","parse-names":false,"suffix":""}],"id":"ITEM-1","issue":"104","issued":{"date-parts":[["2019"]]},"page":"29-38","title":"Pengaruh Motivasi Kerja dan Disiplin Kerja Terhadap Kinerja Guru Di Madrasah Tsanawiyah Shirothul Fuqoha'","type":"article-journal"},"uris":["http://www.mendeley.com/documents/?uuid=ff54558a-ea0c-48a6-a423-ccb8c476cfeb"]}],"mendeley":{"formattedCitation":"(Rifa’i et al., 2019)","plainTextFormattedCitation":"(Rifa’i et al., 2019)","previouslyFormattedCitation":"(Rifa’i et al., 2019)"},"properties":{"noteIndex":0},"schema":"https://github.com/citation-style-language/schema/raw/master/csl-citation.json"}</w:instrText>
      </w:r>
      <w:r w:rsidRPr="001D0C4D">
        <w:fldChar w:fldCharType="separate"/>
      </w:r>
      <w:r w:rsidRPr="001D0C4D">
        <w:rPr>
          <w:noProof/>
        </w:rPr>
        <w:t>(Rifa’i et al., 2019)</w:t>
      </w:r>
      <w:r w:rsidRPr="001D0C4D">
        <w:fldChar w:fldCharType="end"/>
      </w:r>
    </w:p>
    <w:p w:rsidR="003A3927" w:rsidRPr="001D0C4D" w:rsidRDefault="0093664B" w:rsidP="00734B67">
      <w:pPr>
        <w:pStyle w:val="ListParagraph"/>
        <w:numPr>
          <w:ilvl w:val="0"/>
          <w:numId w:val="47"/>
        </w:numPr>
        <w:ind w:left="426" w:hanging="284"/>
        <w:rPr>
          <w:b/>
          <w:bCs/>
        </w:rPr>
      </w:pPr>
      <w:r w:rsidRPr="001D0C4D">
        <w:t>Kajian ini bermaksud untuk mencari tahu dan mengkaji motivasi kerja dan disiplin kerja dalam memengaruhi kinerja guru SMAN 01</w:t>
      </w:r>
      <w:r w:rsidR="003A3927" w:rsidRPr="001D0C4D">
        <w:t xml:space="preserve"> Prabumulih. </w:t>
      </w:r>
      <w:r w:rsidRPr="001D0C4D">
        <w:t>Prosedur mengumpulkan data terlaksana dengan menyebarkan angket ke 31 responden (guru PNS di SMAN 01</w:t>
      </w:r>
      <w:r w:rsidR="003A3927" w:rsidRPr="001D0C4D">
        <w:t xml:space="preserve"> Prabumulih</w:t>
      </w:r>
      <w:r w:rsidRPr="001D0C4D">
        <w:t>)</w:t>
      </w:r>
      <w:r w:rsidR="003A3927" w:rsidRPr="001D0C4D">
        <w:t xml:space="preserve">. Analisis data </w:t>
      </w:r>
      <w:r w:rsidRPr="001D0C4D">
        <w:t>dalam kajian ini mempergunakan</w:t>
      </w:r>
      <w:r w:rsidR="003A3927" w:rsidRPr="001D0C4D">
        <w:t xml:space="preserve"> SPSS versi 16.0. </w:t>
      </w:r>
      <w:r w:rsidRPr="001D0C4D">
        <w:t>Teknik analisis data pada kajian ini mempergunakan regresi linear berganda. Melalui hasil olah data, memperlihatkan bila dua variabel independen bisa memperjelas dan berhubungan dengan variabel dependen R sejumlah</w:t>
      </w:r>
      <w:r w:rsidR="003A3927" w:rsidRPr="001D0C4D">
        <w:t xml:space="preserve"> 0.918 dan R Square </w:t>
      </w:r>
      <w:r w:rsidRPr="001D0C4D">
        <w:t>sejumlah</w:t>
      </w:r>
      <w:r w:rsidR="003A3927" w:rsidRPr="001D0C4D">
        <w:t xml:space="preserve"> 0.842.</w:t>
      </w:r>
      <w:r w:rsidRPr="001D0C4D">
        <w:t xml:space="preserve"> Sesuai simpulan yang sudah peneliti cantumkan, maka tiga hipotesis pada kajian ini mampu memengaruhi bermakna. Atas dasar itulah, dalam kajian ini motivasi kerja maupun disiplin kerja memengaruhi secara terpisah dan bersamaan bagi kinerja guru SMAN 01</w:t>
      </w:r>
      <w:r w:rsidR="003A3927" w:rsidRPr="001D0C4D">
        <w:t xml:space="preserve"> Prabumulih. </w:t>
      </w:r>
      <w:r w:rsidR="003A3927" w:rsidRPr="001D0C4D">
        <w:fldChar w:fldCharType="begin" w:fldLock="1"/>
      </w:r>
      <w:r w:rsidR="00734B67" w:rsidRPr="001D0C4D">
        <w:instrText>ADDIN CSL_CITATION {"citationItems":[{"id":"ITEM-1","itemData":{"DOI":"10.31955/mea.vol3.iss2.pp80","abstract":"Penelitian ini bertujuan untuk mengetahui dan menganalisis pengaruh motivasi kerja dan disiplin kerja terhadap kinerja guru SMA Negeri 1 Prabumulih. Pengumpulan data dilakukan melalui penyebaran kuesioner dan dilakukan pada 31 responden yang merupakan guru PNS pada SMA Negeri 1 Prabumulih. Analisis data pada penelitian ini menggunakan bantuan SPSS versi 16.0. Adapun teknik analisa data yang digunakan dalam penelitian ini adalah regresi linier berganda. Dari hasil pengolahan data penelitian menunjukan bahwa kedua variabel bebas mampu menjelaskan dan mempunyai hubungan terhadap variabel terikat R sebesar 0.918 dan R Square sebesar 0.842. Berdasarkan pada kesimpulan penelitian, maka ketiga hipotesa yang diajukan berpengaruh signifikan. Dengan demikian pada penelitian ini motivasi kerja dan disiplin kerja berpengaruh baik secara parsial maupun secara simultan terhadap kinerja guru SMA Negeri 1 Prabumulih.","author":[{"dropping-particle":"","family":"Ajabar","given":"","non-dropping-particle":"","parse-names":false,"suffix":""},{"dropping-particle":"","family":"Marina","given":"Resi","non-dropping-particle":"","parse-names":false,"suffix":""}],"container-title":"Jurnal Ilmiah MEA (Manajemen, Ekonomi &amp; Akuntansi)","id":"ITEM-1","issue":"2","issued":{"date-parts":[["2019"]]},"page":"80-91","title":"Pengaruh Motivasi Kerja Dan Disiplin Kerja Terhadap Kinerja Guru SMA Negeri 1 Prabumulih","type":"article-journal","volume":"3"},"uris":["http://www.mendeley.com/documents/?uuid=b15fd501-f41c-41b0-aeb9-6b7c7e498efb"]}],"mendeley":{"formattedCitation":"(Ajabar &amp; Marina, 2019)","plainTextFormattedCitation":"(Ajabar &amp; Marina, 2019)","previouslyFormattedCitation":"(Ajabar &amp; Marina, 2019)"},"properties":{"noteIndex":0},"schema":"https://github.com/citation-style-language/schema/raw/master/csl-citation.json"}</w:instrText>
      </w:r>
      <w:r w:rsidR="003A3927" w:rsidRPr="001D0C4D">
        <w:fldChar w:fldCharType="separate"/>
      </w:r>
      <w:r w:rsidR="003A3927" w:rsidRPr="001D0C4D">
        <w:rPr>
          <w:noProof/>
        </w:rPr>
        <w:t>(Ajabar &amp; Marina, 2019)</w:t>
      </w:r>
      <w:r w:rsidR="003A3927" w:rsidRPr="001D0C4D">
        <w:fldChar w:fldCharType="end"/>
      </w:r>
    </w:p>
    <w:p w:rsidR="00135846" w:rsidRPr="001D0C4D" w:rsidRDefault="00135846" w:rsidP="00135846">
      <w:pPr>
        <w:pStyle w:val="ListParagraph"/>
        <w:ind w:left="426"/>
        <w:rPr>
          <w:b/>
          <w:bCs/>
        </w:rPr>
      </w:pPr>
    </w:p>
    <w:p w:rsidR="007D1230" w:rsidRPr="001D0C4D" w:rsidRDefault="007D1230" w:rsidP="000C1D89">
      <w:pPr>
        <w:pStyle w:val="Heading1"/>
        <w:numPr>
          <w:ilvl w:val="0"/>
          <w:numId w:val="2"/>
        </w:numPr>
        <w:spacing w:line="276" w:lineRule="auto"/>
        <w:ind w:left="567" w:hanging="567"/>
      </w:pPr>
      <w:r w:rsidRPr="001D0C4D">
        <w:t>KESIMPULAN</w:t>
      </w:r>
    </w:p>
    <w:p w:rsidR="007D1230" w:rsidRPr="001D0C4D" w:rsidRDefault="0093664B" w:rsidP="004D2BDD">
      <w:pPr>
        <w:spacing w:line="276" w:lineRule="auto"/>
        <w:ind w:left="284" w:firstLine="283"/>
        <w:jc w:val="both"/>
        <w:rPr>
          <w:sz w:val="22"/>
          <w:szCs w:val="22"/>
          <w:lang w:val="id-ID"/>
        </w:rPr>
      </w:pPr>
      <w:r w:rsidRPr="001D0C4D">
        <w:rPr>
          <w:sz w:val="22"/>
          <w:szCs w:val="22"/>
          <w:lang w:val="id-ID"/>
        </w:rPr>
        <w:t>Berdasar</w:t>
      </w:r>
      <w:r w:rsidR="003A3927" w:rsidRPr="001D0C4D">
        <w:rPr>
          <w:sz w:val="22"/>
          <w:szCs w:val="22"/>
          <w:lang w:val="id-ID"/>
        </w:rPr>
        <w:t xml:space="preserve"> hasil </w:t>
      </w:r>
      <w:r w:rsidRPr="001D0C4D">
        <w:rPr>
          <w:sz w:val="22"/>
          <w:szCs w:val="22"/>
        </w:rPr>
        <w:t>kajian</w:t>
      </w:r>
      <w:r w:rsidR="003A3927" w:rsidRPr="001D0C4D">
        <w:rPr>
          <w:sz w:val="22"/>
          <w:szCs w:val="22"/>
          <w:lang w:val="id-ID"/>
        </w:rPr>
        <w:t xml:space="preserve"> dan pembahasan, peneliti </w:t>
      </w:r>
      <w:r w:rsidRPr="001D0C4D">
        <w:rPr>
          <w:sz w:val="22"/>
          <w:szCs w:val="22"/>
        </w:rPr>
        <w:t>bisa memberi simpulan, yaitu</w:t>
      </w:r>
      <w:r w:rsidR="003A3927" w:rsidRPr="001D0C4D">
        <w:rPr>
          <w:sz w:val="22"/>
          <w:szCs w:val="22"/>
          <w:lang w:val="id-ID"/>
        </w:rPr>
        <w:t>:</w:t>
      </w:r>
    </w:p>
    <w:p w:rsidR="00734B67" w:rsidRPr="001D0C4D" w:rsidRDefault="00734B67" w:rsidP="00734B67">
      <w:pPr>
        <w:pStyle w:val="ListParagraph"/>
        <w:numPr>
          <w:ilvl w:val="0"/>
          <w:numId w:val="49"/>
        </w:numPr>
        <w:autoSpaceDE w:val="0"/>
        <w:autoSpaceDN w:val="0"/>
        <w:adjustRightInd w:val="0"/>
        <w:ind w:left="851" w:hanging="284"/>
        <w:rPr>
          <w:b/>
          <w:bCs/>
          <w:lang w:val="id-ID"/>
        </w:rPr>
      </w:pPr>
      <w:r w:rsidRPr="001D0C4D">
        <w:rPr>
          <w:lang w:val="id-ID"/>
        </w:rPr>
        <w:t>Motivasi</w:t>
      </w:r>
      <w:r w:rsidRPr="001D0C4D">
        <w:t xml:space="preserve"> kerja dan </w:t>
      </w:r>
      <w:r w:rsidRPr="001D0C4D">
        <w:rPr>
          <w:lang w:val="id-ID"/>
        </w:rPr>
        <w:t>disiplin kerja</w:t>
      </w:r>
      <w:r w:rsidRPr="001D0C4D">
        <w:t xml:space="preserve"> secara </w:t>
      </w:r>
      <w:r w:rsidR="001D0BEB" w:rsidRPr="001D0C4D">
        <w:t>bersamaan</w:t>
      </w:r>
      <w:r w:rsidRPr="001D0C4D">
        <w:t xml:space="preserve"> </w:t>
      </w:r>
      <w:r w:rsidR="001D0BEB" w:rsidRPr="001D0C4D">
        <w:rPr>
          <w:lang w:val="en-US"/>
        </w:rPr>
        <w:t>memengaruhi bermakna bagi</w:t>
      </w:r>
      <w:r w:rsidRPr="001D0C4D">
        <w:t xml:space="preserve"> </w:t>
      </w:r>
      <w:r w:rsidRPr="001D0C4D">
        <w:rPr>
          <w:lang w:val="id-ID"/>
        </w:rPr>
        <w:t>kinerja guru</w:t>
      </w:r>
      <w:r w:rsidRPr="001D0C4D">
        <w:t xml:space="preserve"> di SM</w:t>
      </w:r>
      <w:r w:rsidRPr="001D0C4D">
        <w:rPr>
          <w:lang w:val="id-ID"/>
        </w:rPr>
        <w:t>K</w:t>
      </w:r>
      <w:r w:rsidRPr="001D0C4D">
        <w:t xml:space="preserve"> Budi Utomo Kota Lubuklinggau</w:t>
      </w:r>
      <w:r w:rsidRPr="001D0C4D">
        <w:rPr>
          <w:lang w:val="id-ID"/>
        </w:rPr>
        <w:t xml:space="preserve">, </w:t>
      </w:r>
      <w:r w:rsidR="001D0BEB" w:rsidRPr="001D0C4D">
        <w:rPr>
          <w:lang w:val="en-US"/>
        </w:rPr>
        <w:t>terlihat melalui</w:t>
      </w:r>
      <w:r w:rsidRPr="001D0C4D">
        <w:rPr>
          <w:lang w:val="id-ID"/>
        </w:rPr>
        <w:t xml:space="preserve"> </w:t>
      </w:r>
      <w:r w:rsidRPr="001D0C4D">
        <w:t xml:space="preserve">Fhitung </w:t>
      </w:r>
      <w:r w:rsidRPr="001D0C4D">
        <w:rPr>
          <w:lang w:val="id-ID"/>
        </w:rPr>
        <w:t>165,948</w:t>
      </w:r>
      <w:r w:rsidRPr="001D0C4D">
        <w:t xml:space="preserve"> &gt; Ftabel = 2,0</w:t>
      </w:r>
      <w:r w:rsidRPr="001D0C4D">
        <w:rPr>
          <w:lang w:val="id-ID"/>
        </w:rPr>
        <w:t>48</w:t>
      </w:r>
      <w:r w:rsidRPr="001D0C4D">
        <w:rPr>
          <w:lang w:val="en-US"/>
        </w:rPr>
        <w:t>.</w:t>
      </w:r>
    </w:p>
    <w:p w:rsidR="00734B67" w:rsidRPr="001D0C4D" w:rsidRDefault="00734B67" w:rsidP="00734B67">
      <w:pPr>
        <w:pStyle w:val="ListParagraph"/>
        <w:numPr>
          <w:ilvl w:val="0"/>
          <w:numId w:val="49"/>
        </w:numPr>
        <w:autoSpaceDE w:val="0"/>
        <w:autoSpaceDN w:val="0"/>
        <w:adjustRightInd w:val="0"/>
        <w:ind w:left="851" w:hanging="284"/>
        <w:rPr>
          <w:b/>
          <w:bCs/>
          <w:lang w:val="id-ID"/>
        </w:rPr>
      </w:pPr>
      <w:r w:rsidRPr="001D0C4D">
        <w:rPr>
          <w:lang w:val="id-ID"/>
        </w:rPr>
        <w:t xml:space="preserve">Motivasi kerja </w:t>
      </w:r>
      <w:r w:rsidR="001D0BEB" w:rsidRPr="001D0C4D">
        <w:rPr>
          <w:lang w:val="en-US"/>
        </w:rPr>
        <w:t>memengaruhi bermakna bagi</w:t>
      </w:r>
      <w:r w:rsidRPr="001D0C4D">
        <w:rPr>
          <w:lang w:val="id-ID"/>
        </w:rPr>
        <w:t xml:space="preserve"> kinerja guru di SMK Budi Utomo Kota Lubuklinggau, </w:t>
      </w:r>
      <w:r w:rsidR="001D0BEB" w:rsidRPr="001D0C4D">
        <w:rPr>
          <w:lang w:val="en-US"/>
        </w:rPr>
        <w:t>terlihat</w:t>
      </w:r>
      <w:r w:rsidRPr="001D0C4D">
        <w:rPr>
          <w:lang w:val="id-ID"/>
        </w:rPr>
        <w:t xml:space="preserve"> </w:t>
      </w:r>
      <w:r w:rsidR="001D0BEB" w:rsidRPr="001D0C4D">
        <w:rPr>
          <w:lang w:val="en-US"/>
        </w:rPr>
        <w:t>melalui</w:t>
      </w:r>
      <w:r w:rsidRPr="001D0C4D">
        <w:rPr>
          <w:lang w:val="id-ID"/>
        </w:rPr>
        <w:t xml:space="preserve"> hasil Thitung = 3,742 &gt; nilai Ttabel 2,045.</w:t>
      </w:r>
    </w:p>
    <w:p w:rsidR="00734B67" w:rsidRPr="001D0C4D" w:rsidRDefault="00734B67" w:rsidP="00734B67">
      <w:pPr>
        <w:pStyle w:val="ListParagraph"/>
        <w:numPr>
          <w:ilvl w:val="0"/>
          <w:numId w:val="49"/>
        </w:numPr>
        <w:autoSpaceDE w:val="0"/>
        <w:autoSpaceDN w:val="0"/>
        <w:adjustRightInd w:val="0"/>
        <w:ind w:left="851" w:hanging="284"/>
        <w:rPr>
          <w:b/>
          <w:bCs/>
          <w:lang w:val="id-ID"/>
        </w:rPr>
      </w:pPr>
      <w:r w:rsidRPr="001D0C4D">
        <w:rPr>
          <w:lang w:val="id-ID"/>
        </w:rPr>
        <w:t xml:space="preserve">Disiplin kerja </w:t>
      </w:r>
      <w:r w:rsidR="001D0BEB" w:rsidRPr="001D0C4D">
        <w:rPr>
          <w:lang w:val="en-US"/>
        </w:rPr>
        <w:t>memengaruhi bermakna bagi</w:t>
      </w:r>
      <w:r w:rsidRPr="001D0C4D">
        <w:rPr>
          <w:lang w:val="id-ID"/>
        </w:rPr>
        <w:t xml:space="preserve"> guru di SMK Budi </w:t>
      </w:r>
      <w:r w:rsidRPr="001D0C4D">
        <w:rPr>
          <w:lang w:val="id-ID"/>
        </w:rPr>
        <w:lastRenderedPageBreak/>
        <w:t>Utomo Kota Lubuklinggau, dapat dilihat dari Thitung  = 7,170 &gt;  Ttabel 2,045.</w:t>
      </w:r>
    </w:p>
    <w:p w:rsidR="00734B67" w:rsidRPr="001D0C4D" w:rsidRDefault="00734B67" w:rsidP="00734B67">
      <w:pPr>
        <w:pStyle w:val="ListParagraph"/>
        <w:autoSpaceDE w:val="0"/>
        <w:autoSpaceDN w:val="0"/>
        <w:adjustRightInd w:val="0"/>
        <w:ind w:left="851"/>
        <w:rPr>
          <w:b/>
          <w:bCs/>
          <w:lang w:val="id-ID"/>
        </w:rPr>
      </w:pPr>
    </w:p>
    <w:p w:rsidR="007D1230" w:rsidRPr="001D0C4D" w:rsidRDefault="007D1230" w:rsidP="000C1D89">
      <w:pPr>
        <w:pStyle w:val="Heading1"/>
        <w:numPr>
          <w:ilvl w:val="0"/>
          <w:numId w:val="2"/>
        </w:numPr>
        <w:spacing w:line="276" w:lineRule="auto"/>
        <w:ind w:left="567" w:hanging="567"/>
      </w:pPr>
      <w:r w:rsidRPr="001D0C4D">
        <w:t>DAFTAR PUSTAKA</w:t>
      </w:r>
    </w:p>
    <w:p w:rsidR="00734B67" w:rsidRPr="001D0C4D" w:rsidRDefault="00734B67" w:rsidP="00800328">
      <w:pPr>
        <w:widowControl w:val="0"/>
        <w:autoSpaceDE w:val="0"/>
        <w:autoSpaceDN w:val="0"/>
        <w:adjustRightInd w:val="0"/>
        <w:spacing w:line="360" w:lineRule="auto"/>
        <w:ind w:left="480" w:hanging="480"/>
        <w:jc w:val="both"/>
        <w:rPr>
          <w:noProof/>
          <w:sz w:val="22"/>
          <w:szCs w:val="24"/>
        </w:rPr>
      </w:pPr>
      <w:r w:rsidRPr="001D0C4D">
        <w:rPr>
          <w:sz w:val="22"/>
          <w:szCs w:val="22"/>
        </w:rPr>
        <w:fldChar w:fldCharType="begin" w:fldLock="1"/>
      </w:r>
      <w:r w:rsidRPr="001D0C4D">
        <w:rPr>
          <w:sz w:val="22"/>
          <w:szCs w:val="22"/>
        </w:rPr>
        <w:instrText xml:space="preserve">ADDIN Mendeley Bibliography CSL_BIBLIOGRAPHY </w:instrText>
      </w:r>
      <w:r w:rsidRPr="001D0C4D">
        <w:rPr>
          <w:sz w:val="22"/>
          <w:szCs w:val="22"/>
        </w:rPr>
        <w:fldChar w:fldCharType="separate"/>
      </w:r>
      <w:r w:rsidRPr="001D0C4D">
        <w:rPr>
          <w:noProof/>
          <w:sz w:val="22"/>
          <w:szCs w:val="24"/>
        </w:rPr>
        <w:t xml:space="preserve">Ajabar, &amp; Marina, R. (2019). Pengaruh Motivasi Kerja Dan Disiplin Kerja Terhadap Kinerja Guru SMA Negeri 1 Prabumulih. </w:t>
      </w:r>
      <w:r w:rsidRPr="001D0C4D">
        <w:rPr>
          <w:i/>
          <w:iCs/>
          <w:noProof/>
          <w:sz w:val="22"/>
          <w:szCs w:val="24"/>
        </w:rPr>
        <w:t>Jurnal Ilmiah MEA (Manajemen, Ekonomi &amp; Akuntansi)</w:t>
      </w:r>
      <w:r w:rsidRPr="001D0C4D">
        <w:rPr>
          <w:noProof/>
          <w:sz w:val="22"/>
          <w:szCs w:val="24"/>
        </w:rPr>
        <w:t xml:space="preserve">, </w:t>
      </w:r>
      <w:r w:rsidRPr="001D0C4D">
        <w:rPr>
          <w:i/>
          <w:iCs/>
          <w:noProof/>
          <w:sz w:val="22"/>
          <w:szCs w:val="24"/>
        </w:rPr>
        <w:t>3</w:t>
      </w:r>
      <w:r w:rsidRPr="001D0C4D">
        <w:rPr>
          <w:noProof/>
          <w:sz w:val="22"/>
          <w:szCs w:val="24"/>
        </w:rPr>
        <w:t xml:space="preserve">(2), 80–91. </w:t>
      </w:r>
    </w:p>
    <w:p w:rsidR="00734B67" w:rsidRPr="001D0C4D" w:rsidRDefault="00734B67" w:rsidP="00800328">
      <w:pPr>
        <w:widowControl w:val="0"/>
        <w:autoSpaceDE w:val="0"/>
        <w:autoSpaceDN w:val="0"/>
        <w:adjustRightInd w:val="0"/>
        <w:spacing w:line="360" w:lineRule="auto"/>
        <w:ind w:left="480" w:hanging="480"/>
        <w:jc w:val="both"/>
        <w:rPr>
          <w:noProof/>
          <w:sz w:val="22"/>
          <w:szCs w:val="24"/>
        </w:rPr>
      </w:pPr>
      <w:r w:rsidRPr="001D0C4D">
        <w:rPr>
          <w:noProof/>
          <w:sz w:val="22"/>
          <w:szCs w:val="24"/>
        </w:rPr>
        <w:t xml:space="preserve">Hasibuan, M. (2020). </w:t>
      </w:r>
      <w:r w:rsidRPr="001D0C4D">
        <w:rPr>
          <w:i/>
          <w:iCs/>
          <w:noProof/>
          <w:sz w:val="22"/>
          <w:szCs w:val="24"/>
        </w:rPr>
        <w:t>Manajemen Sumber Daya Manusia Edisi Revisi</w:t>
      </w:r>
      <w:r w:rsidRPr="001D0C4D">
        <w:rPr>
          <w:noProof/>
          <w:sz w:val="22"/>
          <w:szCs w:val="24"/>
        </w:rPr>
        <w:t>. PT Bumi Aksara.</w:t>
      </w:r>
    </w:p>
    <w:p w:rsidR="00734B67" w:rsidRPr="001D0C4D" w:rsidRDefault="00734B67" w:rsidP="00800328">
      <w:pPr>
        <w:widowControl w:val="0"/>
        <w:autoSpaceDE w:val="0"/>
        <w:autoSpaceDN w:val="0"/>
        <w:adjustRightInd w:val="0"/>
        <w:spacing w:line="360" w:lineRule="auto"/>
        <w:ind w:left="480" w:hanging="480"/>
        <w:jc w:val="both"/>
        <w:rPr>
          <w:noProof/>
          <w:sz w:val="22"/>
          <w:szCs w:val="24"/>
        </w:rPr>
      </w:pPr>
      <w:r w:rsidRPr="001D0C4D">
        <w:rPr>
          <w:noProof/>
          <w:sz w:val="22"/>
          <w:szCs w:val="24"/>
        </w:rPr>
        <w:t xml:space="preserve">Rifa’i, A. H., Basalamah, M. R., &amp; </w:t>
      </w:r>
      <w:r w:rsidRPr="001D0C4D">
        <w:rPr>
          <w:noProof/>
          <w:sz w:val="22"/>
          <w:szCs w:val="24"/>
        </w:rPr>
        <w:lastRenderedPageBreak/>
        <w:t xml:space="preserve">Nurhidayah. (2019). </w:t>
      </w:r>
      <w:r w:rsidRPr="001D0C4D">
        <w:rPr>
          <w:i/>
          <w:iCs/>
          <w:noProof/>
          <w:sz w:val="22"/>
          <w:szCs w:val="24"/>
        </w:rPr>
        <w:t>Pengaruh Motivasi Kerja dan Disiplin Kerja Terhadap Kinerja Guru Di Madrasah Tsanawiyah Shirothul Fuqoha’</w:t>
      </w:r>
      <w:r w:rsidRPr="001D0C4D">
        <w:rPr>
          <w:noProof/>
          <w:sz w:val="22"/>
          <w:szCs w:val="24"/>
        </w:rPr>
        <w:t xml:space="preserve">. </w:t>
      </w:r>
      <w:r w:rsidRPr="001D0C4D">
        <w:rPr>
          <w:i/>
          <w:iCs/>
          <w:noProof/>
          <w:sz w:val="22"/>
          <w:szCs w:val="24"/>
        </w:rPr>
        <w:t>104</w:t>
      </w:r>
      <w:r w:rsidRPr="001D0C4D">
        <w:rPr>
          <w:noProof/>
          <w:sz w:val="22"/>
          <w:szCs w:val="24"/>
        </w:rPr>
        <w:t>, 29–38.</w:t>
      </w:r>
    </w:p>
    <w:p w:rsidR="00734B67" w:rsidRPr="001D0C4D" w:rsidRDefault="00734B67" w:rsidP="00800328">
      <w:pPr>
        <w:widowControl w:val="0"/>
        <w:autoSpaceDE w:val="0"/>
        <w:autoSpaceDN w:val="0"/>
        <w:adjustRightInd w:val="0"/>
        <w:spacing w:line="360" w:lineRule="auto"/>
        <w:ind w:left="480" w:hanging="480"/>
        <w:jc w:val="both"/>
        <w:rPr>
          <w:noProof/>
          <w:sz w:val="22"/>
          <w:szCs w:val="24"/>
        </w:rPr>
      </w:pPr>
      <w:r w:rsidRPr="001D0C4D">
        <w:rPr>
          <w:noProof/>
          <w:sz w:val="22"/>
          <w:szCs w:val="24"/>
        </w:rPr>
        <w:t xml:space="preserve">Sudarmanto. (2020). </w:t>
      </w:r>
      <w:r w:rsidRPr="001D0C4D">
        <w:rPr>
          <w:i/>
          <w:iCs/>
          <w:noProof/>
          <w:sz w:val="22"/>
          <w:szCs w:val="24"/>
        </w:rPr>
        <w:t>Kinerja dan Pengembangan Kompetensi SDM</w:t>
      </w:r>
      <w:r w:rsidRPr="001D0C4D">
        <w:rPr>
          <w:noProof/>
          <w:sz w:val="22"/>
          <w:szCs w:val="24"/>
        </w:rPr>
        <w:t>. Pustaka Pelajar.</w:t>
      </w:r>
    </w:p>
    <w:p w:rsidR="00734B67" w:rsidRPr="001D0C4D" w:rsidRDefault="00734B67" w:rsidP="00800328">
      <w:pPr>
        <w:widowControl w:val="0"/>
        <w:autoSpaceDE w:val="0"/>
        <w:autoSpaceDN w:val="0"/>
        <w:adjustRightInd w:val="0"/>
        <w:spacing w:line="360" w:lineRule="auto"/>
        <w:ind w:left="480" w:hanging="480"/>
        <w:jc w:val="both"/>
        <w:rPr>
          <w:noProof/>
          <w:sz w:val="22"/>
          <w:szCs w:val="24"/>
        </w:rPr>
      </w:pPr>
      <w:r w:rsidRPr="001D0C4D">
        <w:rPr>
          <w:noProof/>
          <w:sz w:val="22"/>
          <w:szCs w:val="24"/>
        </w:rPr>
        <w:t xml:space="preserve">Sugiyono. (2019). </w:t>
      </w:r>
      <w:r w:rsidRPr="001D0C4D">
        <w:rPr>
          <w:i/>
          <w:iCs/>
          <w:noProof/>
          <w:sz w:val="22"/>
          <w:szCs w:val="24"/>
        </w:rPr>
        <w:t>Metode Penelitian Kuantitatif Kualitatif dan R&amp;D</w:t>
      </w:r>
      <w:r w:rsidRPr="001D0C4D">
        <w:rPr>
          <w:noProof/>
          <w:sz w:val="22"/>
          <w:szCs w:val="24"/>
        </w:rPr>
        <w:t>. Alfabeta.</w:t>
      </w:r>
    </w:p>
    <w:p w:rsidR="00734B67" w:rsidRPr="001D0C4D" w:rsidRDefault="00734B67" w:rsidP="00800328">
      <w:pPr>
        <w:widowControl w:val="0"/>
        <w:autoSpaceDE w:val="0"/>
        <w:autoSpaceDN w:val="0"/>
        <w:adjustRightInd w:val="0"/>
        <w:spacing w:line="360" w:lineRule="auto"/>
        <w:ind w:left="480" w:hanging="480"/>
        <w:jc w:val="both"/>
        <w:rPr>
          <w:noProof/>
          <w:sz w:val="22"/>
        </w:rPr>
      </w:pPr>
      <w:r w:rsidRPr="001D0C4D">
        <w:rPr>
          <w:noProof/>
          <w:sz w:val="22"/>
          <w:szCs w:val="24"/>
        </w:rPr>
        <w:t xml:space="preserve">Sujarweni, W. (2015). </w:t>
      </w:r>
      <w:r w:rsidRPr="001D0C4D">
        <w:rPr>
          <w:i/>
          <w:iCs/>
          <w:noProof/>
          <w:sz w:val="22"/>
          <w:szCs w:val="24"/>
        </w:rPr>
        <w:t>Metode Penelitian Ekonomi dan Bisnis</w:t>
      </w:r>
      <w:r w:rsidRPr="001D0C4D">
        <w:rPr>
          <w:noProof/>
          <w:sz w:val="22"/>
          <w:szCs w:val="24"/>
        </w:rPr>
        <w:t>. Pustaka Baru Press.</w:t>
      </w:r>
    </w:p>
    <w:p w:rsidR="00734B67" w:rsidRPr="001D0C4D" w:rsidRDefault="00734B67" w:rsidP="00800328">
      <w:pPr>
        <w:widowControl w:val="0"/>
        <w:autoSpaceDE w:val="0"/>
        <w:autoSpaceDN w:val="0"/>
        <w:adjustRightInd w:val="0"/>
        <w:spacing w:line="360" w:lineRule="auto"/>
        <w:ind w:left="640" w:hanging="640"/>
        <w:jc w:val="both"/>
        <w:rPr>
          <w:sz w:val="22"/>
          <w:szCs w:val="22"/>
        </w:rPr>
        <w:sectPr w:rsidR="00734B67" w:rsidRPr="001D0C4D" w:rsidSect="00A223A1">
          <w:type w:val="continuous"/>
          <w:pgSz w:w="11906" w:h="16838" w:code="9"/>
          <w:pgMar w:top="1701" w:right="1701" w:bottom="1701" w:left="1701" w:header="850" w:footer="709" w:gutter="0"/>
          <w:cols w:num="2" w:space="708"/>
          <w:docGrid w:linePitch="360"/>
        </w:sectPr>
      </w:pPr>
      <w:r w:rsidRPr="001D0C4D">
        <w:rPr>
          <w:sz w:val="22"/>
          <w:szCs w:val="22"/>
        </w:rPr>
        <w:fldChar w:fldCharType="end"/>
      </w:r>
    </w:p>
    <w:p w:rsidR="00295519" w:rsidRPr="001D0C4D" w:rsidRDefault="00295519" w:rsidP="00734B67">
      <w:pPr>
        <w:widowControl w:val="0"/>
        <w:autoSpaceDE w:val="0"/>
        <w:autoSpaceDN w:val="0"/>
        <w:adjustRightInd w:val="0"/>
        <w:spacing w:line="360" w:lineRule="auto"/>
        <w:ind w:left="640" w:hanging="640"/>
        <w:jc w:val="both"/>
        <w:rPr>
          <w:sz w:val="22"/>
          <w:szCs w:val="22"/>
        </w:rPr>
      </w:pPr>
    </w:p>
    <w:p w:rsidR="00E90326" w:rsidRPr="001D0C4D" w:rsidRDefault="00E90326" w:rsidP="000C1D89">
      <w:pPr>
        <w:ind w:firstLine="567"/>
        <w:jc w:val="both"/>
        <w:rPr>
          <w:sz w:val="22"/>
          <w:szCs w:val="22"/>
        </w:rPr>
      </w:pPr>
    </w:p>
    <w:p w:rsidR="00AC3E13" w:rsidRPr="001D0C4D" w:rsidRDefault="00AC3E13" w:rsidP="007D1230"/>
    <w:p w:rsidR="00E90326" w:rsidRPr="001D0C4D" w:rsidRDefault="00E90326" w:rsidP="007D1230"/>
    <w:p w:rsidR="00E90326" w:rsidRPr="001D0C4D" w:rsidRDefault="00E90326" w:rsidP="007D1230"/>
    <w:p w:rsidR="00E90326" w:rsidRPr="001D0C4D" w:rsidRDefault="00E90326" w:rsidP="007D1230"/>
    <w:p w:rsidR="00E90326" w:rsidRPr="001D0C4D" w:rsidRDefault="00E90326" w:rsidP="007D1230"/>
    <w:p w:rsidR="00E90326" w:rsidRPr="001D0C4D" w:rsidRDefault="00E90326" w:rsidP="007D1230"/>
    <w:p w:rsidR="00AC3E13" w:rsidRPr="001D0C4D" w:rsidRDefault="00AC3E13" w:rsidP="007D1230"/>
    <w:p w:rsidR="00D342AD" w:rsidRPr="001D0C4D" w:rsidRDefault="00D342AD" w:rsidP="007D1230"/>
    <w:p w:rsidR="00E90326" w:rsidRPr="001D0C4D" w:rsidRDefault="00E90326" w:rsidP="002617A6">
      <w:pPr>
        <w:pBdr>
          <w:top w:val="nil"/>
          <w:left w:val="nil"/>
          <w:bottom w:val="nil"/>
          <w:right w:val="nil"/>
          <w:between w:val="nil"/>
        </w:pBdr>
        <w:ind w:firstLine="284"/>
        <w:jc w:val="both"/>
        <w:rPr>
          <w:sz w:val="22"/>
          <w:szCs w:val="22"/>
        </w:rPr>
      </w:pPr>
    </w:p>
    <w:p w:rsidR="00AC3E13" w:rsidRPr="001D0C4D" w:rsidRDefault="00AC3E13" w:rsidP="007D1230">
      <w:bookmarkStart w:id="2" w:name="_GoBack"/>
      <w:bookmarkEnd w:id="2"/>
    </w:p>
    <w:sectPr w:rsidR="00AC3E13" w:rsidRPr="001D0C4D" w:rsidSect="001A61A3">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0ED8" w:rsidRDefault="00C60ED8" w:rsidP="007D1230">
      <w:r>
        <w:separator/>
      </w:r>
    </w:p>
  </w:endnote>
  <w:endnote w:type="continuationSeparator" w:id="0">
    <w:p w:rsidR="00C60ED8" w:rsidRDefault="00C60ED8"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2AEC" w:rsidRDefault="00982AEC" w:rsidP="004A4A45">
    <w:pPr>
      <w:jc w:val="right"/>
      <w:rPr>
        <w:rFonts w:cstheme="minorHAnsi"/>
        <w:color w:val="000000" w:themeColor="text1"/>
        <w:sz w:val="18"/>
        <w:szCs w:val="18"/>
      </w:rPr>
    </w:pPr>
    <w:r>
      <w:rPr>
        <w:rFonts w:cstheme="minorHAnsi"/>
        <w:b/>
        <w:bCs/>
        <w:color w:val="000000" w:themeColor="text1"/>
        <w:sz w:val="18"/>
        <w:szCs w:val="18"/>
      </w:rPr>
      <w:t>Ragil Al Furqon</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2</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F4183E">
          <w:rPr>
            <w:rFonts w:cstheme="minorHAnsi"/>
            <w:noProof/>
            <w:color w:val="000000" w:themeColor="text1"/>
            <w:sz w:val="18"/>
            <w:szCs w:val="18"/>
          </w:rPr>
          <w:t>10</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982AEC" w:rsidRDefault="00982AEC"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0ED8" w:rsidRDefault="00C60ED8" w:rsidP="007D1230">
      <w:r>
        <w:separator/>
      </w:r>
    </w:p>
  </w:footnote>
  <w:footnote w:type="continuationSeparator" w:id="0">
    <w:p w:rsidR="00C60ED8" w:rsidRDefault="00C60ED8" w:rsidP="007D123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2AEC" w:rsidRPr="00C252F2" w:rsidRDefault="00982AEC"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752" behindDoc="0" locked="0" layoutInCell="1" allowOverlap="1" wp14:anchorId="40DEDA60" wp14:editId="406C65CD">
          <wp:simplePos x="0" y="0"/>
          <wp:positionH relativeFrom="column">
            <wp:posOffset>76835</wp:posOffset>
          </wp:positionH>
          <wp:positionV relativeFrom="paragraph">
            <wp:posOffset>-339090</wp:posOffset>
          </wp:positionV>
          <wp:extent cx="708660" cy="73088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376EC"/>
    <w:multiLevelType w:val="hybridMultilevel"/>
    <w:tmpl w:val="11289BA8"/>
    <w:lvl w:ilvl="0" w:tplc="049A040C">
      <w:start w:val="28"/>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6751DC"/>
    <w:multiLevelType w:val="hybridMultilevel"/>
    <w:tmpl w:val="B5FC14E8"/>
    <w:lvl w:ilvl="0" w:tplc="773CAB1E">
      <w:start w:val="2"/>
      <w:numFmt w:val="lowerLetter"/>
      <w:lvlText w:val="%1."/>
      <w:lvlJc w:val="left"/>
      <w:pPr>
        <w:ind w:left="1287"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DC3473"/>
    <w:multiLevelType w:val="hybridMultilevel"/>
    <w:tmpl w:val="E056FC02"/>
    <w:lvl w:ilvl="0" w:tplc="9E709CDA">
      <w:start w:val="2"/>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1D66E0"/>
    <w:multiLevelType w:val="hybridMultilevel"/>
    <w:tmpl w:val="CBE49E2E"/>
    <w:lvl w:ilvl="0" w:tplc="520878E4">
      <w:start w:val="1"/>
      <w:numFmt w:val="decimal"/>
      <w:lvlText w:val="%1.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0F747D1C"/>
    <w:multiLevelType w:val="hybridMultilevel"/>
    <w:tmpl w:val="6A9A36A4"/>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126554D3"/>
    <w:multiLevelType w:val="hybridMultilevel"/>
    <w:tmpl w:val="BB5E8E1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13A14B14"/>
    <w:multiLevelType w:val="hybridMultilevel"/>
    <w:tmpl w:val="FAEA9E02"/>
    <w:lvl w:ilvl="0" w:tplc="1D76BBD2">
      <w:start w:val="2"/>
      <w:numFmt w:val="decimal"/>
      <w:lvlText w:val="%1.4"/>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0837CF"/>
    <w:multiLevelType w:val="multilevel"/>
    <w:tmpl w:val="81EE1F18"/>
    <w:lvl w:ilvl="0">
      <w:start w:val="1"/>
      <w:numFmt w:val="lowerLetter"/>
      <w:lvlText w:val="%1."/>
      <w:lvlJc w:val="left"/>
      <w:pPr>
        <w:ind w:left="1724" w:hanging="360"/>
      </w:pPr>
      <w:rPr>
        <w:sz w:val="24"/>
        <w:szCs w:val="24"/>
      </w:rPr>
    </w:lvl>
    <w:lvl w:ilvl="1">
      <w:start w:val="1"/>
      <w:numFmt w:val="lowerLetter"/>
      <w:lvlText w:val="%2."/>
      <w:lvlJc w:val="left"/>
      <w:pPr>
        <w:ind w:left="2444" w:hanging="360"/>
      </w:pPr>
    </w:lvl>
    <w:lvl w:ilvl="2">
      <w:start w:val="1"/>
      <w:numFmt w:val="lowerRoman"/>
      <w:lvlText w:val="%3."/>
      <w:lvlJc w:val="right"/>
      <w:pPr>
        <w:ind w:left="3164" w:hanging="180"/>
      </w:pPr>
    </w:lvl>
    <w:lvl w:ilvl="3">
      <w:start w:val="1"/>
      <w:numFmt w:val="decimal"/>
      <w:lvlText w:val="%4."/>
      <w:lvlJc w:val="left"/>
      <w:pPr>
        <w:ind w:left="3884" w:hanging="360"/>
      </w:pPr>
    </w:lvl>
    <w:lvl w:ilvl="4">
      <w:start w:val="1"/>
      <w:numFmt w:val="lowerLetter"/>
      <w:lvlText w:val="%5."/>
      <w:lvlJc w:val="left"/>
      <w:pPr>
        <w:ind w:left="4604" w:hanging="360"/>
      </w:pPr>
    </w:lvl>
    <w:lvl w:ilvl="5">
      <w:start w:val="1"/>
      <w:numFmt w:val="lowerRoman"/>
      <w:lvlText w:val="%6."/>
      <w:lvlJc w:val="right"/>
      <w:pPr>
        <w:ind w:left="5324" w:hanging="180"/>
      </w:pPr>
    </w:lvl>
    <w:lvl w:ilvl="6">
      <w:start w:val="1"/>
      <w:numFmt w:val="decimal"/>
      <w:lvlText w:val="%7."/>
      <w:lvlJc w:val="left"/>
      <w:pPr>
        <w:ind w:left="6044" w:hanging="360"/>
      </w:pPr>
    </w:lvl>
    <w:lvl w:ilvl="7">
      <w:start w:val="1"/>
      <w:numFmt w:val="lowerLetter"/>
      <w:lvlText w:val="%8."/>
      <w:lvlJc w:val="left"/>
      <w:pPr>
        <w:ind w:left="6764" w:hanging="360"/>
      </w:pPr>
    </w:lvl>
    <w:lvl w:ilvl="8">
      <w:start w:val="1"/>
      <w:numFmt w:val="lowerRoman"/>
      <w:lvlText w:val="%9."/>
      <w:lvlJc w:val="right"/>
      <w:pPr>
        <w:ind w:left="7484" w:hanging="180"/>
      </w:pPr>
    </w:lvl>
  </w:abstractNum>
  <w:abstractNum w:abstractNumId="9"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CD7286"/>
    <w:multiLevelType w:val="hybridMultilevel"/>
    <w:tmpl w:val="77B84DA6"/>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1"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FA24E0C"/>
    <w:multiLevelType w:val="hybridMultilevel"/>
    <w:tmpl w:val="A588CF08"/>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3"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23D02BF7"/>
    <w:multiLevelType w:val="hybridMultilevel"/>
    <w:tmpl w:val="895404A6"/>
    <w:lvl w:ilvl="0" w:tplc="59DA57EA">
      <w:start w:val="3"/>
      <w:numFmt w:val="decimal"/>
      <w:lvlText w:val="%1.2"/>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6C62570"/>
    <w:multiLevelType w:val="hybridMultilevel"/>
    <w:tmpl w:val="FCB68B5E"/>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7" w15:restartNumberingAfterBreak="0">
    <w:nsid w:val="2A972AEB"/>
    <w:multiLevelType w:val="hybridMultilevel"/>
    <w:tmpl w:val="36DAC498"/>
    <w:lvl w:ilvl="0" w:tplc="912CC80A">
      <w:start w:val="2"/>
      <w:numFmt w:val="decimal"/>
      <w:lvlText w:val="%1.3"/>
      <w:lvlJc w:val="left"/>
      <w:pPr>
        <w:ind w:left="1146" w:hanging="360"/>
      </w:pPr>
      <w:rPr>
        <w:rFonts w:hint="default"/>
        <w:b/>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9"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1F96ADE"/>
    <w:multiLevelType w:val="hybridMultilevel"/>
    <w:tmpl w:val="3BB620DE"/>
    <w:lvl w:ilvl="0" w:tplc="669A95E8">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1"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74E6DBC"/>
    <w:multiLevelType w:val="hybridMultilevel"/>
    <w:tmpl w:val="2BAA627A"/>
    <w:lvl w:ilvl="0" w:tplc="43465528">
      <w:start w:val="1"/>
      <w:numFmt w:val="decimal"/>
      <w:lvlText w:val="%1.4"/>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AA87AA9"/>
    <w:multiLevelType w:val="hybridMultilevel"/>
    <w:tmpl w:val="19F65054"/>
    <w:lvl w:ilvl="0" w:tplc="0E2CEB5E">
      <w:start w:val="3"/>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CC473C6"/>
    <w:multiLevelType w:val="hybridMultilevel"/>
    <w:tmpl w:val="2A4873BE"/>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8" w15:restartNumberingAfterBreak="0">
    <w:nsid w:val="454E082D"/>
    <w:multiLevelType w:val="hybridMultilevel"/>
    <w:tmpl w:val="AF5AB2F6"/>
    <w:lvl w:ilvl="0" w:tplc="366A07E4">
      <w:start w:val="2"/>
      <w:numFmt w:val="decimal"/>
      <w:lvlText w:val="%1."/>
      <w:lvlJc w:val="left"/>
      <w:pPr>
        <w:ind w:left="1146" w:hanging="360"/>
      </w:pPr>
      <w:rPr>
        <w:rFonts w:hint="default"/>
        <w:b/>
        <w:bCs/>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7820803"/>
    <w:multiLevelType w:val="hybridMultilevel"/>
    <w:tmpl w:val="CCB60076"/>
    <w:lvl w:ilvl="0" w:tplc="FF82B8D8">
      <w:start w:val="1"/>
      <w:numFmt w:val="lowerLetter"/>
      <w:lvlText w:val="%1."/>
      <w:lvlJc w:val="left"/>
      <w:pPr>
        <w:ind w:left="1287" w:hanging="360"/>
      </w:pPr>
      <w:rPr>
        <w:b w:val="0"/>
        <w:bCs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0" w15:restartNumberingAfterBreak="0">
    <w:nsid w:val="4D754FDE"/>
    <w:multiLevelType w:val="hybridMultilevel"/>
    <w:tmpl w:val="8CCCD32E"/>
    <w:lvl w:ilvl="0" w:tplc="44E2DDB4">
      <w:start w:val="1"/>
      <w:numFmt w:val="lowerLetter"/>
      <w:lvlText w:val="%1."/>
      <w:lvlJc w:val="left"/>
      <w:pPr>
        <w:ind w:left="182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F5E0CDC"/>
    <w:multiLevelType w:val="hybridMultilevel"/>
    <w:tmpl w:val="3CFCF6C8"/>
    <w:lvl w:ilvl="0" w:tplc="38090019">
      <w:start w:val="1"/>
      <w:numFmt w:val="lowerLetter"/>
      <w:lvlText w:val="%1."/>
      <w:lvlJc w:val="left"/>
      <w:pPr>
        <w:ind w:left="1653" w:hanging="360"/>
      </w:pPr>
      <w:rPr>
        <w:b w:val="0"/>
      </w:rPr>
    </w:lvl>
    <w:lvl w:ilvl="1" w:tplc="04090019" w:tentative="1">
      <w:start w:val="1"/>
      <w:numFmt w:val="lowerLetter"/>
      <w:lvlText w:val="%2."/>
      <w:lvlJc w:val="left"/>
      <w:pPr>
        <w:ind w:left="2373" w:hanging="360"/>
      </w:pPr>
    </w:lvl>
    <w:lvl w:ilvl="2" w:tplc="0409001B" w:tentative="1">
      <w:start w:val="1"/>
      <w:numFmt w:val="lowerRoman"/>
      <w:lvlText w:val="%3."/>
      <w:lvlJc w:val="right"/>
      <w:pPr>
        <w:ind w:left="3093" w:hanging="180"/>
      </w:pPr>
    </w:lvl>
    <w:lvl w:ilvl="3" w:tplc="0409000F" w:tentative="1">
      <w:start w:val="1"/>
      <w:numFmt w:val="decimal"/>
      <w:lvlText w:val="%4."/>
      <w:lvlJc w:val="left"/>
      <w:pPr>
        <w:ind w:left="3813" w:hanging="360"/>
      </w:pPr>
    </w:lvl>
    <w:lvl w:ilvl="4" w:tplc="04090019" w:tentative="1">
      <w:start w:val="1"/>
      <w:numFmt w:val="lowerLetter"/>
      <w:lvlText w:val="%5."/>
      <w:lvlJc w:val="left"/>
      <w:pPr>
        <w:ind w:left="4533" w:hanging="360"/>
      </w:pPr>
    </w:lvl>
    <w:lvl w:ilvl="5" w:tplc="0409001B" w:tentative="1">
      <w:start w:val="1"/>
      <w:numFmt w:val="lowerRoman"/>
      <w:lvlText w:val="%6."/>
      <w:lvlJc w:val="right"/>
      <w:pPr>
        <w:ind w:left="5253" w:hanging="180"/>
      </w:pPr>
    </w:lvl>
    <w:lvl w:ilvl="6" w:tplc="0409000F" w:tentative="1">
      <w:start w:val="1"/>
      <w:numFmt w:val="decimal"/>
      <w:lvlText w:val="%7."/>
      <w:lvlJc w:val="left"/>
      <w:pPr>
        <w:ind w:left="5973" w:hanging="360"/>
      </w:pPr>
    </w:lvl>
    <w:lvl w:ilvl="7" w:tplc="04090019" w:tentative="1">
      <w:start w:val="1"/>
      <w:numFmt w:val="lowerLetter"/>
      <w:lvlText w:val="%8."/>
      <w:lvlJc w:val="left"/>
      <w:pPr>
        <w:ind w:left="6693" w:hanging="360"/>
      </w:pPr>
    </w:lvl>
    <w:lvl w:ilvl="8" w:tplc="0409001B" w:tentative="1">
      <w:start w:val="1"/>
      <w:numFmt w:val="lowerRoman"/>
      <w:lvlText w:val="%9."/>
      <w:lvlJc w:val="right"/>
      <w:pPr>
        <w:ind w:left="7413" w:hanging="180"/>
      </w:pPr>
    </w:lvl>
  </w:abstractNum>
  <w:abstractNum w:abstractNumId="33" w15:restartNumberingAfterBreak="0">
    <w:nsid w:val="4FDA21CF"/>
    <w:multiLevelType w:val="hybridMultilevel"/>
    <w:tmpl w:val="0526C7E4"/>
    <w:lvl w:ilvl="0" w:tplc="3809000F">
      <w:start w:val="1"/>
      <w:numFmt w:val="decimal"/>
      <w:lvlText w:val="%1."/>
      <w:lvlJc w:val="left"/>
      <w:pPr>
        <w:ind w:left="1653" w:hanging="360"/>
      </w:pPr>
      <w:rPr>
        <w:b w:val="0"/>
      </w:rPr>
    </w:lvl>
    <w:lvl w:ilvl="1" w:tplc="FFFFFFFF" w:tentative="1">
      <w:start w:val="1"/>
      <w:numFmt w:val="lowerLetter"/>
      <w:lvlText w:val="%2."/>
      <w:lvlJc w:val="left"/>
      <w:pPr>
        <w:ind w:left="2373" w:hanging="360"/>
      </w:pPr>
    </w:lvl>
    <w:lvl w:ilvl="2" w:tplc="FFFFFFFF" w:tentative="1">
      <w:start w:val="1"/>
      <w:numFmt w:val="lowerRoman"/>
      <w:lvlText w:val="%3."/>
      <w:lvlJc w:val="right"/>
      <w:pPr>
        <w:ind w:left="3093" w:hanging="180"/>
      </w:pPr>
    </w:lvl>
    <w:lvl w:ilvl="3" w:tplc="FFFFFFFF" w:tentative="1">
      <w:start w:val="1"/>
      <w:numFmt w:val="decimal"/>
      <w:lvlText w:val="%4."/>
      <w:lvlJc w:val="left"/>
      <w:pPr>
        <w:ind w:left="3813" w:hanging="360"/>
      </w:pPr>
    </w:lvl>
    <w:lvl w:ilvl="4" w:tplc="FFFFFFFF" w:tentative="1">
      <w:start w:val="1"/>
      <w:numFmt w:val="lowerLetter"/>
      <w:lvlText w:val="%5."/>
      <w:lvlJc w:val="left"/>
      <w:pPr>
        <w:ind w:left="4533" w:hanging="360"/>
      </w:pPr>
    </w:lvl>
    <w:lvl w:ilvl="5" w:tplc="FFFFFFFF" w:tentative="1">
      <w:start w:val="1"/>
      <w:numFmt w:val="lowerRoman"/>
      <w:lvlText w:val="%6."/>
      <w:lvlJc w:val="right"/>
      <w:pPr>
        <w:ind w:left="5253" w:hanging="180"/>
      </w:pPr>
    </w:lvl>
    <w:lvl w:ilvl="6" w:tplc="FFFFFFFF" w:tentative="1">
      <w:start w:val="1"/>
      <w:numFmt w:val="decimal"/>
      <w:lvlText w:val="%7."/>
      <w:lvlJc w:val="left"/>
      <w:pPr>
        <w:ind w:left="5973" w:hanging="360"/>
      </w:pPr>
    </w:lvl>
    <w:lvl w:ilvl="7" w:tplc="FFFFFFFF" w:tentative="1">
      <w:start w:val="1"/>
      <w:numFmt w:val="lowerLetter"/>
      <w:lvlText w:val="%8."/>
      <w:lvlJc w:val="left"/>
      <w:pPr>
        <w:ind w:left="6693" w:hanging="360"/>
      </w:pPr>
    </w:lvl>
    <w:lvl w:ilvl="8" w:tplc="FFFFFFFF" w:tentative="1">
      <w:start w:val="1"/>
      <w:numFmt w:val="lowerRoman"/>
      <w:lvlText w:val="%9."/>
      <w:lvlJc w:val="right"/>
      <w:pPr>
        <w:ind w:left="7413" w:hanging="180"/>
      </w:pPr>
    </w:lvl>
  </w:abstractNum>
  <w:abstractNum w:abstractNumId="34" w15:restartNumberingAfterBreak="0">
    <w:nsid w:val="517B3392"/>
    <w:multiLevelType w:val="hybridMultilevel"/>
    <w:tmpl w:val="D94244B2"/>
    <w:lvl w:ilvl="0" w:tplc="C9929CB4">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5" w15:restartNumberingAfterBreak="0">
    <w:nsid w:val="59BE0E13"/>
    <w:multiLevelType w:val="hybridMultilevel"/>
    <w:tmpl w:val="3FDA072A"/>
    <w:lvl w:ilvl="0" w:tplc="A354544A">
      <w:start w:val="2"/>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A676475"/>
    <w:multiLevelType w:val="hybridMultilevel"/>
    <w:tmpl w:val="669274A6"/>
    <w:lvl w:ilvl="0" w:tplc="C47C67EA">
      <w:start w:val="1"/>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2ED5777"/>
    <w:multiLevelType w:val="hybridMultilevel"/>
    <w:tmpl w:val="702A92FA"/>
    <w:lvl w:ilvl="0" w:tplc="520878E4">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77CE5"/>
    <w:multiLevelType w:val="hybridMultilevel"/>
    <w:tmpl w:val="6B9EF786"/>
    <w:lvl w:ilvl="0" w:tplc="8FDA27E6">
      <w:start w:val="3"/>
      <w:numFmt w:val="decimal"/>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78D5B66"/>
    <w:multiLevelType w:val="hybridMultilevel"/>
    <w:tmpl w:val="77CC2C90"/>
    <w:lvl w:ilvl="0" w:tplc="0F824CA0">
      <w:start w:val="2"/>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8125412"/>
    <w:multiLevelType w:val="hybridMultilevel"/>
    <w:tmpl w:val="9702C694"/>
    <w:lvl w:ilvl="0" w:tplc="C5C46850">
      <w:start w:val="2"/>
      <w:numFmt w:val="decimal"/>
      <w:lvlText w:val="%1.2"/>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CC638D9"/>
    <w:multiLevelType w:val="hybridMultilevel"/>
    <w:tmpl w:val="88F23A78"/>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43"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7288165C"/>
    <w:multiLevelType w:val="hybridMultilevel"/>
    <w:tmpl w:val="F37A46BE"/>
    <w:lvl w:ilvl="0" w:tplc="C47C67EA">
      <w:start w:val="1"/>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4B21FF2"/>
    <w:multiLevelType w:val="hybridMultilevel"/>
    <w:tmpl w:val="E416BC8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47"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EF25B8D"/>
    <w:multiLevelType w:val="hybridMultilevel"/>
    <w:tmpl w:val="62C4659C"/>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num w:numId="1">
    <w:abstractNumId w:val="47"/>
  </w:num>
  <w:num w:numId="2">
    <w:abstractNumId w:val="22"/>
  </w:num>
  <w:num w:numId="3">
    <w:abstractNumId w:val="13"/>
  </w:num>
  <w:num w:numId="4">
    <w:abstractNumId w:val="11"/>
  </w:num>
  <w:num w:numId="5">
    <w:abstractNumId w:val="41"/>
  </w:num>
  <w:num w:numId="6">
    <w:abstractNumId w:val="1"/>
  </w:num>
  <w:num w:numId="7">
    <w:abstractNumId w:val="9"/>
  </w:num>
  <w:num w:numId="8">
    <w:abstractNumId w:val="25"/>
  </w:num>
  <w:num w:numId="9">
    <w:abstractNumId w:val="19"/>
  </w:num>
  <w:num w:numId="10">
    <w:abstractNumId w:val="31"/>
  </w:num>
  <w:num w:numId="11">
    <w:abstractNumId w:val="23"/>
  </w:num>
  <w:num w:numId="12">
    <w:abstractNumId w:val="14"/>
  </w:num>
  <w:num w:numId="13">
    <w:abstractNumId w:val="46"/>
  </w:num>
  <w:num w:numId="14">
    <w:abstractNumId w:val="21"/>
  </w:num>
  <w:num w:numId="15">
    <w:abstractNumId w:val="43"/>
  </w:num>
  <w:num w:numId="16">
    <w:abstractNumId w:val="18"/>
  </w:num>
  <w:num w:numId="17">
    <w:abstractNumId w:val="37"/>
  </w:num>
  <w:num w:numId="18">
    <w:abstractNumId w:val="39"/>
  </w:num>
  <w:num w:numId="19">
    <w:abstractNumId w:val="4"/>
  </w:num>
  <w:num w:numId="20">
    <w:abstractNumId w:val="40"/>
  </w:num>
  <w:num w:numId="21">
    <w:abstractNumId w:val="17"/>
  </w:num>
  <w:num w:numId="22">
    <w:abstractNumId w:val="6"/>
  </w:num>
  <w:num w:numId="23">
    <w:abstractNumId w:val="24"/>
  </w:num>
  <w:num w:numId="24">
    <w:abstractNumId w:val="7"/>
  </w:num>
  <w:num w:numId="25">
    <w:abstractNumId w:val="36"/>
  </w:num>
  <w:num w:numId="26">
    <w:abstractNumId w:val="26"/>
  </w:num>
  <w:num w:numId="27">
    <w:abstractNumId w:val="16"/>
  </w:num>
  <w:num w:numId="28">
    <w:abstractNumId w:val="45"/>
  </w:num>
  <w:num w:numId="29">
    <w:abstractNumId w:val="28"/>
  </w:num>
  <w:num w:numId="30">
    <w:abstractNumId w:val="27"/>
  </w:num>
  <w:num w:numId="31">
    <w:abstractNumId w:val="2"/>
  </w:num>
  <w:num w:numId="32">
    <w:abstractNumId w:val="8"/>
  </w:num>
  <w:num w:numId="33">
    <w:abstractNumId w:val="5"/>
  </w:num>
  <w:num w:numId="34">
    <w:abstractNumId w:val="48"/>
  </w:num>
  <w:num w:numId="35">
    <w:abstractNumId w:val="0"/>
  </w:num>
  <w:num w:numId="36">
    <w:abstractNumId w:val="3"/>
  </w:num>
  <w:num w:numId="37">
    <w:abstractNumId w:val="10"/>
  </w:num>
  <w:num w:numId="38">
    <w:abstractNumId w:val="35"/>
  </w:num>
  <w:num w:numId="39">
    <w:abstractNumId w:val="34"/>
  </w:num>
  <w:num w:numId="40">
    <w:abstractNumId w:val="12"/>
  </w:num>
  <w:num w:numId="41">
    <w:abstractNumId w:val="30"/>
  </w:num>
  <w:num w:numId="42">
    <w:abstractNumId w:val="44"/>
  </w:num>
  <w:num w:numId="43">
    <w:abstractNumId w:val="15"/>
  </w:num>
  <w:num w:numId="44">
    <w:abstractNumId w:val="20"/>
  </w:num>
  <w:num w:numId="45">
    <w:abstractNumId w:val="42"/>
  </w:num>
  <w:num w:numId="46">
    <w:abstractNumId w:val="38"/>
  </w:num>
  <w:num w:numId="47">
    <w:abstractNumId w:val="29"/>
  </w:num>
  <w:num w:numId="48">
    <w:abstractNumId w:val="32"/>
  </w:num>
  <w:num w:numId="4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30"/>
    <w:rsid w:val="00007B95"/>
    <w:rsid w:val="00021A76"/>
    <w:rsid w:val="00032F39"/>
    <w:rsid w:val="00060512"/>
    <w:rsid w:val="000713F1"/>
    <w:rsid w:val="00077A06"/>
    <w:rsid w:val="00082277"/>
    <w:rsid w:val="00091F73"/>
    <w:rsid w:val="000A34D2"/>
    <w:rsid w:val="000C1D89"/>
    <w:rsid w:val="000C2422"/>
    <w:rsid w:val="000C503A"/>
    <w:rsid w:val="000F31A3"/>
    <w:rsid w:val="000F326E"/>
    <w:rsid w:val="000F4019"/>
    <w:rsid w:val="00131867"/>
    <w:rsid w:val="00135846"/>
    <w:rsid w:val="001378FB"/>
    <w:rsid w:val="001519D7"/>
    <w:rsid w:val="001715EE"/>
    <w:rsid w:val="00172069"/>
    <w:rsid w:val="0017593E"/>
    <w:rsid w:val="00183AC8"/>
    <w:rsid w:val="001A61A3"/>
    <w:rsid w:val="001C73F6"/>
    <w:rsid w:val="001D0BEB"/>
    <w:rsid w:val="001D0C4D"/>
    <w:rsid w:val="001D3714"/>
    <w:rsid w:val="001E2175"/>
    <w:rsid w:val="002269B6"/>
    <w:rsid w:val="00227F54"/>
    <w:rsid w:val="00234527"/>
    <w:rsid w:val="00257E61"/>
    <w:rsid w:val="002617A6"/>
    <w:rsid w:val="00280431"/>
    <w:rsid w:val="00287CE6"/>
    <w:rsid w:val="00291DC2"/>
    <w:rsid w:val="00294A16"/>
    <w:rsid w:val="00295519"/>
    <w:rsid w:val="002A6C23"/>
    <w:rsid w:val="002B7E4E"/>
    <w:rsid w:val="002C3CB7"/>
    <w:rsid w:val="002D35B0"/>
    <w:rsid w:val="002D6036"/>
    <w:rsid w:val="002F2B2E"/>
    <w:rsid w:val="0030531F"/>
    <w:rsid w:val="0032149B"/>
    <w:rsid w:val="00367A63"/>
    <w:rsid w:val="003706AE"/>
    <w:rsid w:val="00384F3B"/>
    <w:rsid w:val="00385E3C"/>
    <w:rsid w:val="003874D1"/>
    <w:rsid w:val="003966E8"/>
    <w:rsid w:val="003A3927"/>
    <w:rsid w:val="003B029A"/>
    <w:rsid w:val="003B0541"/>
    <w:rsid w:val="003C0014"/>
    <w:rsid w:val="003C69A1"/>
    <w:rsid w:val="003E1798"/>
    <w:rsid w:val="003E45C0"/>
    <w:rsid w:val="003F782B"/>
    <w:rsid w:val="00402A8F"/>
    <w:rsid w:val="0041141B"/>
    <w:rsid w:val="0041679F"/>
    <w:rsid w:val="0042074D"/>
    <w:rsid w:val="004453CB"/>
    <w:rsid w:val="00445866"/>
    <w:rsid w:val="004800DA"/>
    <w:rsid w:val="00482325"/>
    <w:rsid w:val="004A4A45"/>
    <w:rsid w:val="004B4C57"/>
    <w:rsid w:val="004C3BBF"/>
    <w:rsid w:val="004D2BDD"/>
    <w:rsid w:val="004D3356"/>
    <w:rsid w:val="004F1F29"/>
    <w:rsid w:val="004F53B2"/>
    <w:rsid w:val="00512A67"/>
    <w:rsid w:val="005361D3"/>
    <w:rsid w:val="0055077C"/>
    <w:rsid w:val="00556967"/>
    <w:rsid w:val="00586617"/>
    <w:rsid w:val="005924EA"/>
    <w:rsid w:val="00594F0D"/>
    <w:rsid w:val="0059779E"/>
    <w:rsid w:val="005A1509"/>
    <w:rsid w:val="005A3379"/>
    <w:rsid w:val="005B19D4"/>
    <w:rsid w:val="005C44F1"/>
    <w:rsid w:val="005D478B"/>
    <w:rsid w:val="00613020"/>
    <w:rsid w:val="00617518"/>
    <w:rsid w:val="00643FDB"/>
    <w:rsid w:val="006933F2"/>
    <w:rsid w:val="006962CD"/>
    <w:rsid w:val="006C7DDA"/>
    <w:rsid w:val="006F5716"/>
    <w:rsid w:val="006F7C61"/>
    <w:rsid w:val="007042A9"/>
    <w:rsid w:val="00705C4E"/>
    <w:rsid w:val="0071665C"/>
    <w:rsid w:val="00721602"/>
    <w:rsid w:val="00734B67"/>
    <w:rsid w:val="00760A24"/>
    <w:rsid w:val="00763578"/>
    <w:rsid w:val="0078512E"/>
    <w:rsid w:val="00786A38"/>
    <w:rsid w:val="00790D21"/>
    <w:rsid w:val="007919C0"/>
    <w:rsid w:val="0079666D"/>
    <w:rsid w:val="007A6CFB"/>
    <w:rsid w:val="007C6572"/>
    <w:rsid w:val="007C6589"/>
    <w:rsid w:val="007D1230"/>
    <w:rsid w:val="00800328"/>
    <w:rsid w:val="00801F33"/>
    <w:rsid w:val="00825AA7"/>
    <w:rsid w:val="00841B89"/>
    <w:rsid w:val="008444B8"/>
    <w:rsid w:val="008702A4"/>
    <w:rsid w:val="00882262"/>
    <w:rsid w:val="008A4073"/>
    <w:rsid w:val="008B464A"/>
    <w:rsid w:val="008C322E"/>
    <w:rsid w:val="008E3B9C"/>
    <w:rsid w:val="008F2373"/>
    <w:rsid w:val="009014F5"/>
    <w:rsid w:val="00912DE8"/>
    <w:rsid w:val="0093664B"/>
    <w:rsid w:val="009417AC"/>
    <w:rsid w:val="00942EB0"/>
    <w:rsid w:val="009601AE"/>
    <w:rsid w:val="00964288"/>
    <w:rsid w:val="009730C5"/>
    <w:rsid w:val="009742BF"/>
    <w:rsid w:val="00982AEC"/>
    <w:rsid w:val="00987F19"/>
    <w:rsid w:val="009A1EB5"/>
    <w:rsid w:val="009B629B"/>
    <w:rsid w:val="009C360D"/>
    <w:rsid w:val="009D657C"/>
    <w:rsid w:val="00A1379F"/>
    <w:rsid w:val="00A2124E"/>
    <w:rsid w:val="00A223A1"/>
    <w:rsid w:val="00A24383"/>
    <w:rsid w:val="00A33AA2"/>
    <w:rsid w:val="00A3459C"/>
    <w:rsid w:val="00A34BFB"/>
    <w:rsid w:val="00A35B94"/>
    <w:rsid w:val="00A723E2"/>
    <w:rsid w:val="00AA2A4B"/>
    <w:rsid w:val="00AC3E13"/>
    <w:rsid w:val="00AD3ACD"/>
    <w:rsid w:val="00B10960"/>
    <w:rsid w:val="00B70564"/>
    <w:rsid w:val="00B90A18"/>
    <w:rsid w:val="00B9568F"/>
    <w:rsid w:val="00BA3C38"/>
    <w:rsid w:val="00BA414A"/>
    <w:rsid w:val="00BD021F"/>
    <w:rsid w:val="00BD1EDA"/>
    <w:rsid w:val="00BD28B7"/>
    <w:rsid w:val="00C252F2"/>
    <w:rsid w:val="00C33D02"/>
    <w:rsid w:val="00C51F05"/>
    <w:rsid w:val="00C60ED8"/>
    <w:rsid w:val="00C61B16"/>
    <w:rsid w:val="00C66FC3"/>
    <w:rsid w:val="00C7429F"/>
    <w:rsid w:val="00C84755"/>
    <w:rsid w:val="00C9401A"/>
    <w:rsid w:val="00C97BDA"/>
    <w:rsid w:val="00CA1E4C"/>
    <w:rsid w:val="00CA33D0"/>
    <w:rsid w:val="00CC6DC1"/>
    <w:rsid w:val="00CE4C44"/>
    <w:rsid w:val="00CF4139"/>
    <w:rsid w:val="00D0361D"/>
    <w:rsid w:val="00D2603B"/>
    <w:rsid w:val="00D33849"/>
    <w:rsid w:val="00D342AD"/>
    <w:rsid w:val="00D40BBA"/>
    <w:rsid w:val="00D42F80"/>
    <w:rsid w:val="00D44A2A"/>
    <w:rsid w:val="00D5103A"/>
    <w:rsid w:val="00D51873"/>
    <w:rsid w:val="00D823FC"/>
    <w:rsid w:val="00D84E66"/>
    <w:rsid w:val="00D90AD6"/>
    <w:rsid w:val="00DB6496"/>
    <w:rsid w:val="00DD0E8F"/>
    <w:rsid w:val="00E100F2"/>
    <w:rsid w:val="00E10B17"/>
    <w:rsid w:val="00E27055"/>
    <w:rsid w:val="00E4010A"/>
    <w:rsid w:val="00E4375B"/>
    <w:rsid w:val="00E62253"/>
    <w:rsid w:val="00E62B0D"/>
    <w:rsid w:val="00E75F0D"/>
    <w:rsid w:val="00E77C68"/>
    <w:rsid w:val="00E80083"/>
    <w:rsid w:val="00E87FEE"/>
    <w:rsid w:val="00E90326"/>
    <w:rsid w:val="00E93425"/>
    <w:rsid w:val="00EA7E17"/>
    <w:rsid w:val="00ED09DA"/>
    <w:rsid w:val="00ED49A1"/>
    <w:rsid w:val="00ED5CC5"/>
    <w:rsid w:val="00ED7C05"/>
    <w:rsid w:val="00F21FAD"/>
    <w:rsid w:val="00F317E7"/>
    <w:rsid w:val="00F3473E"/>
    <w:rsid w:val="00F35A4E"/>
    <w:rsid w:val="00F4183E"/>
    <w:rsid w:val="00F442A4"/>
    <w:rsid w:val="00F5670A"/>
    <w:rsid w:val="00F6171B"/>
    <w:rsid w:val="00F83654"/>
    <w:rsid w:val="00F87C9F"/>
    <w:rsid w:val="00FA5FDD"/>
    <w:rsid w:val="00FE1782"/>
    <w:rsid w:val="00FE2AFD"/>
    <w:rsid w:val="00FF1764"/>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5FDA34"/>
  <w15:docId w15:val="{1B85DBCA-ED59-4DA4-A20B-187AE747D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styleId="FootnoteReference">
    <w:name w:val="footnote reference"/>
    <w:basedOn w:val="DefaultParagraphFont"/>
    <w:uiPriority w:val="99"/>
    <w:semiHidden/>
    <w:unhideWhenUsed/>
    <w:rsid w:val="00032F39"/>
    <w:rPr>
      <w:vertAlign w:val="superscript"/>
    </w:rPr>
  </w:style>
  <w:style w:type="character" w:customStyle="1" w:styleId="ListParagraphChar">
    <w:name w:val="List Paragraph Char"/>
    <w:basedOn w:val="DefaultParagraphFont"/>
    <w:link w:val="ListParagraph"/>
    <w:uiPriority w:val="34"/>
    <w:rsid w:val="00DB6496"/>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4605">
      <w:bodyDiv w:val="1"/>
      <w:marLeft w:val="0"/>
      <w:marRight w:val="0"/>
      <w:marTop w:val="0"/>
      <w:marBottom w:val="0"/>
      <w:divBdr>
        <w:top w:val="none" w:sz="0" w:space="0" w:color="auto"/>
        <w:left w:val="none" w:sz="0" w:space="0" w:color="auto"/>
        <w:bottom w:val="none" w:sz="0" w:space="0" w:color="auto"/>
        <w:right w:val="none" w:sz="0" w:space="0" w:color="auto"/>
      </w:divBdr>
    </w:div>
    <w:div w:id="34699696">
      <w:bodyDiv w:val="1"/>
      <w:marLeft w:val="0"/>
      <w:marRight w:val="0"/>
      <w:marTop w:val="0"/>
      <w:marBottom w:val="0"/>
      <w:divBdr>
        <w:top w:val="none" w:sz="0" w:space="0" w:color="auto"/>
        <w:left w:val="none" w:sz="0" w:space="0" w:color="auto"/>
        <w:bottom w:val="none" w:sz="0" w:space="0" w:color="auto"/>
        <w:right w:val="none" w:sz="0" w:space="0" w:color="auto"/>
      </w:divBdr>
    </w:div>
    <w:div w:id="45881851">
      <w:bodyDiv w:val="1"/>
      <w:marLeft w:val="0"/>
      <w:marRight w:val="0"/>
      <w:marTop w:val="0"/>
      <w:marBottom w:val="0"/>
      <w:divBdr>
        <w:top w:val="none" w:sz="0" w:space="0" w:color="auto"/>
        <w:left w:val="none" w:sz="0" w:space="0" w:color="auto"/>
        <w:bottom w:val="none" w:sz="0" w:space="0" w:color="auto"/>
        <w:right w:val="none" w:sz="0" w:space="0" w:color="auto"/>
      </w:divBdr>
    </w:div>
    <w:div w:id="47073234">
      <w:bodyDiv w:val="1"/>
      <w:marLeft w:val="0"/>
      <w:marRight w:val="0"/>
      <w:marTop w:val="0"/>
      <w:marBottom w:val="0"/>
      <w:divBdr>
        <w:top w:val="none" w:sz="0" w:space="0" w:color="auto"/>
        <w:left w:val="none" w:sz="0" w:space="0" w:color="auto"/>
        <w:bottom w:val="none" w:sz="0" w:space="0" w:color="auto"/>
        <w:right w:val="none" w:sz="0" w:space="0" w:color="auto"/>
      </w:divBdr>
    </w:div>
    <w:div w:id="91635757">
      <w:bodyDiv w:val="1"/>
      <w:marLeft w:val="0"/>
      <w:marRight w:val="0"/>
      <w:marTop w:val="0"/>
      <w:marBottom w:val="0"/>
      <w:divBdr>
        <w:top w:val="none" w:sz="0" w:space="0" w:color="auto"/>
        <w:left w:val="none" w:sz="0" w:space="0" w:color="auto"/>
        <w:bottom w:val="none" w:sz="0" w:space="0" w:color="auto"/>
        <w:right w:val="none" w:sz="0" w:space="0" w:color="auto"/>
      </w:divBdr>
    </w:div>
    <w:div w:id="155924113">
      <w:bodyDiv w:val="1"/>
      <w:marLeft w:val="0"/>
      <w:marRight w:val="0"/>
      <w:marTop w:val="0"/>
      <w:marBottom w:val="0"/>
      <w:divBdr>
        <w:top w:val="none" w:sz="0" w:space="0" w:color="auto"/>
        <w:left w:val="none" w:sz="0" w:space="0" w:color="auto"/>
        <w:bottom w:val="none" w:sz="0" w:space="0" w:color="auto"/>
        <w:right w:val="none" w:sz="0" w:space="0" w:color="auto"/>
      </w:divBdr>
    </w:div>
    <w:div w:id="207686662">
      <w:bodyDiv w:val="1"/>
      <w:marLeft w:val="0"/>
      <w:marRight w:val="0"/>
      <w:marTop w:val="0"/>
      <w:marBottom w:val="0"/>
      <w:divBdr>
        <w:top w:val="none" w:sz="0" w:space="0" w:color="auto"/>
        <w:left w:val="none" w:sz="0" w:space="0" w:color="auto"/>
        <w:bottom w:val="none" w:sz="0" w:space="0" w:color="auto"/>
        <w:right w:val="none" w:sz="0" w:space="0" w:color="auto"/>
      </w:divBdr>
    </w:div>
    <w:div w:id="212086331">
      <w:bodyDiv w:val="1"/>
      <w:marLeft w:val="0"/>
      <w:marRight w:val="0"/>
      <w:marTop w:val="0"/>
      <w:marBottom w:val="0"/>
      <w:divBdr>
        <w:top w:val="none" w:sz="0" w:space="0" w:color="auto"/>
        <w:left w:val="none" w:sz="0" w:space="0" w:color="auto"/>
        <w:bottom w:val="none" w:sz="0" w:space="0" w:color="auto"/>
        <w:right w:val="none" w:sz="0" w:space="0" w:color="auto"/>
      </w:divBdr>
    </w:div>
    <w:div w:id="212426566">
      <w:bodyDiv w:val="1"/>
      <w:marLeft w:val="0"/>
      <w:marRight w:val="0"/>
      <w:marTop w:val="0"/>
      <w:marBottom w:val="0"/>
      <w:divBdr>
        <w:top w:val="none" w:sz="0" w:space="0" w:color="auto"/>
        <w:left w:val="none" w:sz="0" w:space="0" w:color="auto"/>
        <w:bottom w:val="none" w:sz="0" w:space="0" w:color="auto"/>
        <w:right w:val="none" w:sz="0" w:space="0" w:color="auto"/>
      </w:divBdr>
    </w:div>
    <w:div w:id="302082143">
      <w:bodyDiv w:val="1"/>
      <w:marLeft w:val="0"/>
      <w:marRight w:val="0"/>
      <w:marTop w:val="0"/>
      <w:marBottom w:val="0"/>
      <w:divBdr>
        <w:top w:val="none" w:sz="0" w:space="0" w:color="auto"/>
        <w:left w:val="none" w:sz="0" w:space="0" w:color="auto"/>
        <w:bottom w:val="none" w:sz="0" w:space="0" w:color="auto"/>
        <w:right w:val="none" w:sz="0" w:space="0" w:color="auto"/>
      </w:divBdr>
    </w:div>
    <w:div w:id="583802889">
      <w:bodyDiv w:val="1"/>
      <w:marLeft w:val="0"/>
      <w:marRight w:val="0"/>
      <w:marTop w:val="0"/>
      <w:marBottom w:val="0"/>
      <w:divBdr>
        <w:top w:val="none" w:sz="0" w:space="0" w:color="auto"/>
        <w:left w:val="none" w:sz="0" w:space="0" w:color="auto"/>
        <w:bottom w:val="none" w:sz="0" w:space="0" w:color="auto"/>
        <w:right w:val="none" w:sz="0" w:space="0" w:color="auto"/>
      </w:divBdr>
    </w:div>
    <w:div w:id="629166899">
      <w:bodyDiv w:val="1"/>
      <w:marLeft w:val="0"/>
      <w:marRight w:val="0"/>
      <w:marTop w:val="0"/>
      <w:marBottom w:val="0"/>
      <w:divBdr>
        <w:top w:val="none" w:sz="0" w:space="0" w:color="auto"/>
        <w:left w:val="none" w:sz="0" w:space="0" w:color="auto"/>
        <w:bottom w:val="none" w:sz="0" w:space="0" w:color="auto"/>
        <w:right w:val="none" w:sz="0" w:space="0" w:color="auto"/>
      </w:divBdr>
    </w:div>
    <w:div w:id="632828389">
      <w:bodyDiv w:val="1"/>
      <w:marLeft w:val="0"/>
      <w:marRight w:val="0"/>
      <w:marTop w:val="0"/>
      <w:marBottom w:val="0"/>
      <w:divBdr>
        <w:top w:val="none" w:sz="0" w:space="0" w:color="auto"/>
        <w:left w:val="none" w:sz="0" w:space="0" w:color="auto"/>
        <w:bottom w:val="none" w:sz="0" w:space="0" w:color="auto"/>
        <w:right w:val="none" w:sz="0" w:space="0" w:color="auto"/>
      </w:divBdr>
    </w:div>
    <w:div w:id="726227268">
      <w:bodyDiv w:val="1"/>
      <w:marLeft w:val="0"/>
      <w:marRight w:val="0"/>
      <w:marTop w:val="0"/>
      <w:marBottom w:val="0"/>
      <w:divBdr>
        <w:top w:val="none" w:sz="0" w:space="0" w:color="auto"/>
        <w:left w:val="none" w:sz="0" w:space="0" w:color="auto"/>
        <w:bottom w:val="none" w:sz="0" w:space="0" w:color="auto"/>
        <w:right w:val="none" w:sz="0" w:space="0" w:color="auto"/>
      </w:divBdr>
    </w:div>
    <w:div w:id="731346027">
      <w:bodyDiv w:val="1"/>
      <w:marLeft w:val="0"/>
      <w:marRight w:val="0"/>
      <w:marTop w:val="0"/>
      <w:marBottom w:val="0"/>
      <w:divBdr>
        <w:top w:val="none" w:sz="0" w:space="0" w:color="auto"/>
        <w:left w:val="none" w:sz="0" w:space="0" w:color="auto"/>
        <w:bottom w:val="none" w:sz="0" w:space="0" w:color="auto"/>
        <w:right w:val="none" w:sz="0" w:space="0" w:color="auto"/>
      </w:divBdr>
    </w:div>
    <w:div w:id="784957235">
      <w:bodyDiv w:val="1"/>
      <w:marLeft w:val="0"/>
      <w:marRight w:val="0"/>
      <w:marTop w:val="0"/>
      <w:marBottom w:val="0"/>
      <w:divBdr>
        <w:top w:val="none" w:sz="0" w:space="0" w:color="auto"/>
        <w:left w:val="none" w:sz="0" w:space="0" w:color="auto"/>
        <w:bottom w:val="none" w:sz="0" w:space="0" w:color="auto"/>
        <w:right w:val="none" w:sz="0" w:space="0" w:color="auto"/>
      </w:divBdr>
    </w:div>
    <w:div w:id="786703290">
      <w:bodyDiv w:val="1"/>
      <w:marLeft w:val="0"/>
      <w:marRight w:val="0"/>
      <w:marTop w:val="0"/>
      <w:marBottom w:val="0"/>
      <w:divBdr>
        <w:top w:val="none" w:sz="0" w:space="0" w:color="auto"/>
        <w:left w:val="none" w:sz="0" w:space="0" w:color="auto"/>
        <w:bottom w:val="none" w:sz="0" w:space="0" w:color="auto"/>
        <w:right w:val="none" w:sz="0" w:space="0" w:color="auto"/>
      </w:divBdr>
    </w:div>
    <w:div w:id="812988447">
      <w:bodyDiv w:val="1"/>
      <w:marLeft w:val="0"/>
      <w:marRight w:val="0"/>
      <w:marTop w:val="0"/>
      <w:marBottom w:val="0"/>
      <w:divBdr>
        <w:top w:val="none" w:sz="0" w:space="0" w:color="auto"/>
        <w:left w:val="none" w:sz="0" w:space="0" w:color="auto"/>
        <w:bottom w:val="none" w:sz="0" w:space="0" w:color="auto"/>
        <w:right w:val="none" w:sz="0" w:space="0" w:color="auto"/>
      </w:divBdr>
    </w:div>
    <w:div w:id="1047988912">
      <w:bodyDiv w:val="1"/>
      <w:marLeft w:val="0"/>
      <w:marRight w:val="0"/>
      <w:marTop w:val="0"/>
      <w:marBottom w:val="0"/>
      <w:divBdr>
        <w:top w:val="none" w:sz="0" w:space="0" w:color="auto"/>
        <w:left w:val="none" w:sz="0" w:space="0" w:color="auto"/>
        <w:bottom w:val="none" w:sz="0" w:space="0" w:color="auto"/>
        <w:right w:val="none" w:sz="0" w:space="0" w:color="auto"/>
      </w:divBdr>
    </w:div>
    <w:div w:id="1099301616">
      <w:bodyDiv w:val="1"/>
      <w:marLeft w:val="0"/>
      <w:marRight w:val="0"/>
      <w:marTop w:val="0"/>
      <w:marBottom w:val="0"/>
      <w:divBdr>
        <w:top w:val="none" w:sz="0" w:space="0" w:color="auto"/>
        <w:left w:val="none" w:sz="0" w:space="0" w:color="auto"/>
        <w:bottom w:val="none" w:sz="0" w:space="0" w:color="auto"/>
        <w:right w:val="none" w:sz="0" w:space="0" w:color="auto"/>
      </w:divBdr>
      <w:divsChild>
        <w:div w:id="690376170">
          <w:marLeft w:val="0"/>
          <w:marRight w:val="0"/>
          <w:marTop w:val="0"/>
          <w:marBottom w:val="0"/>
          <w:divBdr>
            <w:top w:val="none" w:sz="0" w:space="0" w:color="auto"/>
            <w:left w:val="none" w:sz="0" w:space="0" w:color="auto"/>
            <w:bottom w:val="none" w:sz="0" w:space="0" w:color="auto"/>
            <w:right w:val="none" w:sz="0" w:space="0" w:color="auto"/>
          </w:divBdr>
        </w:div>
        <w:div w:id="1416703174">
          <w:marLeft w:val="0"/>
          <w:marRight w:val="0"/>
          <w:marTop w:val="0"/>
          <w:marBottom w:val="0"/>
          <w:divBdr>
            <w:top w:val="none" w:sz="0" w:space="0" w:color="auto"/>
            <w:left w:val="none" w:sz="0" w:space="0" w:color="auto"/>
            <w:bottom w:val="none" w:sz="0" w:space="0" w:color="auto"/>
            <w:right w:val="none" w:sz="0" w:space="0" w:color="auto"/>
          </w:divBdr>
          <w:divsChild>
            <w:div w:id="510492473">
              <w:marLeft w:val="0"/>
              <w:marRight w:val="165"/>
              <w:marTop w:val="150"/>
              <w:marBottom w:val="0"/>
              <w:divBdr>
                <w:top w:val="none" w:sz="0" w:space="0" w:color="auto"/>
                <w:left w:val="none" w:sz="0" w:space="0" w:color="auto"/>
                <w:bottom w:val="none" w:sz="0" w:space="0" w:color="auto"/>
                <w:right w:val="none" w:sz="0" w:space="0" w:color="auto"/>
              </w:divBdr>
              <w:divsChild>
                <w:div w:id="1243295588">
                  <w:marLeft w:val="0"/>
                  <w:marRight w:val="0"/>
                  <w:marTop w:val="0"/>
                  <w:marBottom w:val="0"/>
                  <w:divBdr>
                    <w:top w:val="none" w:sz="0" w:space="0" w:color="auto"/>
                    <w:left w:val="none" w:sz="0" w:space="0" w:color="auto"/>
                    <w:bottom w:val="none" w:sz="0" w:space="0" w:color="auto"/>
                    <w:right w:val="none" w:sz="0" w:space="0" w:color="auto"/>
                  </w:divBdr>
                  <w:divsChild>
                    <w:div w:id="62272991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337687">
      <w:bodyDiv w:val="1"/>
      <w:marLeft w:val="0"/>
      <w:marRight w:val="0"/>
      <w:marTop w:val="0"/>
      <w:marBottom w:val="0"/>
      <w:divBdr>
        <w:top w:val="none" w:sz="0" w:space="0" w:color="auto"/>
        <w:left w:val="none" w:sz="0" w:space="0" w:color="auto"/>
        <w:bottom w:val="none" w:sz="0" w:space="0" w:color="auto"/>
        <w:right w:val="none" w:sz="0" w:space="0" w:color="auto"/>
      </w:divBdr>
    </w:div>
    <w:div w:id="1144658995">
      <w:bodyDiv w:val="1"/>
      <w:marLeft w:val="0"/>
      <w:marRight w:val="0"/>
      <w:marTop w:val="0"/>
      <w:marBottom w:val="0"/>
      <w:divBdr>
        <w:top w:val="none" w:sz="0" w:space="0" w:color="auto"/>
        <w:left w:val="none" w:sz="0" w:space="0" w:color="auto"/>
        <w:bottom w:val="none" w:sz="0" w:space="0" w:color="auto"/>
        <w:right w:val="none" w:sz="0" w:space="0" w:color="auto"/>
      </w:divBdr>
    </w:div>
    <w:div w:id="1152866616">
      <w:bodyDiv w:val="1"/>
      <w:marLeft w:val="0"/>
      <w:marRight w:val="0"/>
      <w:marTop w:val="0"/>
      <w:marBottom w:val="0"/>
      <w:divBdr>
        <w:top w:val="none" w:sz="0" w:space="0" w:color="auto"/>
        <w:left w:val="none" w:sz="0" w:space="0" w:color="auto"/>
        <w:bottom w:val="none" w:sz="0" w:space="0" w:color="auto"/>
        <w:right w:val="none" w:sz="0" w:space="0" w:color="auto"/>
      </w:divBdr>
    </w:div>
    <w:div w:id="1168519869">
      <w:bodyDiv w:val="1"/>
      <w:marLeft w:val="0"/>
      <w:marRight w:val="0"/>
      <w:marTop w:val="0"/>
      <w:marBottom w:val="0"/>
      <w:divBdr>
        <w:top w:val="none" w:sz="0" w:space="0" w:color="auto"/>
        <w:left w:val="none" w:sz="0" w:space="0" w:color="auto"/>
        <w:bottom w:val="none" w:sz="0" w:space="0" w:color="auto"/>
        <w:right w:val="none" w:sz="0" w:space="0" w:color="auto"/>
      </w:divBdr>
    </w:div>
    <w:div w:id="1246453557">
      <w:bodyDiv w:val="1"/>
      <w:marLeft w:val="0"/>
      <w:marRight w:val="0"/>
      <w:marTop w:val="0"/>
      <w:marBottom w:val="0"/>
      <w:divBdr>
        <w:top w:val="none" w:sz="0" w:space="0" w:color="auto"/>
        <w:left w:val="none" w:sz="0" w:space="0" w:color="auto"/>
        <w:bottom w:val="none" w:sz="0" w:space="0" w:color="auto"/>
        <w:right w:val="none" w:sz="0" w:space="0" w:color="auto"/>
      </w:divBdr>
    </w:div>
    <w:div w:id="1304313724">
      <w:bodyDiv w:val="1"/>
      <w:marLeft w:val="0"/>
      <w:marRight w:val="0"/>
      <w:marTop w:val="0"/>
      <w:marBottom w:val="0"/>
      <w:divBdr>
        <w:top w:val="none" w:sz="0" w:space="0" w:color="auto"/>
        <w:left w:val="none" w:sz="0" w:space="0" w:color="auto"/>
        <w:bottom w:val="none" w:sz="0" w:space="0" w:color="auto"/>
        <w:right w:val="none" w:sz="0" w:space="0" w:color="auto"/>
      </w:divBdr>
    </w:div>
    <w:div w:id="1319504445">
      <w:bodyDiv w:val="1"/>
      <w:marLeft w:val="0"/>
      <w:marRight w:val="0"/>
      <w:marTop w:val="0"/>
      <w:marBottom w:val="0"/>
      <w:divBdr>
        <w:top w:val="none" w:sz="0" w:space="0" w:color="auto"/>
        <w:left w:val="none" w:sz="0" w:space="0" w:color="auto"/>
        <w:bottom w:val="none" w:sz="0" w:space="0" w:color="auto"/>
        <w:right w:val="none" w:sz="0" w:space="0" w:color="auto"/>
      </w:divBdr>
    </w:div>
    <w:div w:id="1330719503">
      <w:bodyDiv w:val="1"/>
      <w:marLeft w:val="0"/>
      <w:marRight w:val="0"/>
      <w:marTop w:val="0"/>
      <w:marBottom w:val="0"/>
      <w:divBdr>
        <w:top w:val="none" w:sz="0" w:space="0" w:color="auto"/>
        <w:left w:val="none" w:sz="0" w:space="0" w:color="auto"/>
        <w:bottom w:val="none" w:sz="0" w:space="0" w:color="auto"/>
        <w:right w:val="none" w:sz="0" w:space="0" w:color="auto"/>
      </w:divBdr>
    </w:div>
    <w:div w:id="1407342500">
      <w:bodyDiv w:val="1"/>
      <w:marLeft w:val="0"/>
      <w:marRight w:val="0"/>
      <w:marTop w:val="0"/>
      <w:marBottom w:val="0"/>
      <w:divBdr>
        <w:top w:val="none" w:sz="0" w:space="0" w:color="auto"/>
        <w:left w:val="none" w:sz="0" w:space="0" w:color="auto"/>
        <w:bottom w:val="none" w:sz="0" w:space="0" w:color="auto"/>
        <w:right w:val="none" w:sz="0" w:space="0" w:color="auto"/>
      </w:divBdr>
    </w:div>
    <w:div w:id="1440248922">
      <w:bodyDiv w:val="1"/>
      <w:marLeft w:val="0"/>
      <w:marRight w:val="0"/>
      <w:marTop w:val="0"/>
      <w:marBottom w:val="0"/>
      <w:divBdr>
        <w:top w:val="none" w:sz="0" w:space="0" w:color="auto"/>
        <w:left w:val="none" w:sz="0" w:space="0" w:color="auto"/>
        <w:bottom w:val="none" w:sz="0" w:space="0" w:color="auto"/>
        <w:right w:val="none" w:sz="0" w:space="0" w:color="auto"/>
      </w:divBdr>
    </w:div>
    <w:div w:id="1480540032">
      <w:bodyDiv w:val="1"/>
      <w:marLeft w:val="0"/>
      <w:marRight w:val="0"/>
      <w:marTop w:val="0"/>
      <w:marBottom w:val="0"/>
      <w:divBdr>
        <w:top w:val="none" w:sz="0" w:space="0" w:color="auto"/>
        <w:left w:val="none" w:sz="0" w:space="0" w:color="auto"/>
        <w:bottom w:val="none" w:sz="0" w:space="0" w:color="auto"/>
        <w:right w:val="none" w:sz="0" w:space="0" w:color="auto"/>
      </w:divBdr>
      <w:divsChild>
        <w:div w:id="894632452">
          <w:marLeft w:val="0"/>
          <w:marRight w:val="0"/>
          <w:marTop w:val="0"/>
          <w:marBottom w:val="0"/>
          <w:divBdr>
            <w:top w:val="none" w:sz="0" w:space="0" w:color="auto"/>
            <w:left w:val="none" w:sz="0" w:space="0" w:color="auto"/>
            <w:bottom w:val="none" w:sz="0" w:space="0" w:color="auto"/>
            <w:right w:val="none" w:sz="0" w:space="0" w:color="auto"/>
          </w:divBdr>
          <w:divsChild>
            <w:div w:id="591744475">
              <w:marLeft w:val="0"/>
              <w:marRight w:val="165"/>
              <w:marTop w:val="150"/>
              <w:marBottom w:val="0"/>
              <w:divBdr>
                <w:top w:val="none" w:sz="0" w:space="0" w:color="auto"/>
                <w:left w:val="none" w:sz="0" w:space="0" w:color="auto"/>
                <w:bottom w:val="none" w:sz="0" w:space="0" w:color="auto"/>
                <w:right w:val="none" w:sz="0" w:space="0" w:color="auto"/>
              </w:divBdr>
              <w:divsChild>
                <w:div w:id="500391466">
                  <w:marLeft w:val="0"/>
                  <w:marRight w:val="0"/>
                  <w:marTop w:val="0"/>
                  <w:marBottom w:val="0"/>
                  <w:divBdr>
                    <w:top w:val="none" w:sz="0" w:space="0" w:color="auto"/>
                    <w:left w:val="none" w:sz="0" w:space="0" w:color="auto"/>
                    <w:bottom w:val="none" w:sz="0" w:space="0" w:color="auto"/>
                    <w:right w:val="none" w:sz="0" w:space="0" w:color="auto"/>
                  </w:divBdr>
                  <w:divsChild>
                    <w:div w:id="208413548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790735391">
          <w:marLeft w:val="0"/>
          <w:marRight w:val="0"/>
          <w:marTop w:val="0"/>
          <w:marBottom w:val="0"/>
          <w:divBdr>
            <w:top w:val="none" w:sz="0" w:space="0" w:color="auto"/>
            <w:left w:val="none" w:sz="0" w:space="0" w:color="auto"/>
            <w:bottom w:val="none" w:sz="0" w:space="0" w:color="auto"/>
            <w:right w:val="none" w:sz="0" w:space="0" w:color="auto"/>
          </w:divBdr>
        </w:div>
      </w:divsChild>
    </w:div>
    <w:div w:id="1513956357">
      <w:bodyDiv w:val="1"/>
      <w:marLeft w:val="0"/>
      <w:marRight w:val="0"/>
      <w:marTop w:val="0"/>
      <w:marBottom w:val="0"/>
      <w:divBdr>
        <w:top w:val="none" w:sz="0" w:space="0" w:color="auto"/>
        <w:left w:val="none" w:sz="0" w:space="0" w:color="auto"/>
        <w:bottom w:val="none" w:sz="0" w:space="0" w:color="auto"/>
        <w:right w:val="none" w:sz="0" w:space="0" w:color="auto"/>
      </w:divBdr>
      <w:divsChild>
        <w:div w:id="1760102214">
          <w:marLeft w:val="0"/>
          <w:marRight w:val="0"/>
          <w:marTop w:val="0"/>
          <w:marBottom w:val="0"/>
          <w:divBdr>
            <w:top w:val="none" w:sz="0" w:space="0" w:color="auto"/>
            <w:left w:val="none" w:sz="0" w:space="0" w:color="auto"/>
            <w:bottom w:val="none" w:sz="0" w:space="0" w:color="auto"/>
            <w:right w:val="none" w:sz="0" w:space="0" w:color="auto"/>
          </w:divBdr>
        </w:div>
        <w:div w:id="2080244932">
          <w:marLeft w:val="0"/>
          <w:marRight w:val="0"/>
          <w:marTop w:val="0"/>
          <w:marBottom w:val="0"/>
          <w:divBdr>
            <w:top w:val="none" w:sz="0" w:space="0" w:color="auto"/>
            <w:left w:val="none" w:sz="0" w:space="0" w:color="auto"/>
            <w:bottom w:val="none" w:sz="0" w:space="0" w:color="auto"/>
            <w:right w:val="none" w:sz="0" w:space="0" w:color="auto"/>
          </w:divBdr>
          <w:divsChild>
            <w:div w:id="183785203">
              <w:marLeft w:val="0"/>
              <w:marRight w:val="165"/>
              <w:marTop w:val="150"/>
              <w:marBottom w:val="0"/>
              <w:divBdr>
                <w:top w:val="none" w:sz="0" w:space="0" w:color="auto"/>
                <w:left w:val="none" w:sz="0" w:space="0" w:color="auto"/>
                <w:bottom w:val="none" w:sz="0" w:space="0" w:color="auto"/>
                <w:right w:val="none" w:sz="0" w:space="0" w:color="auto"/>
              </w:divBdr>
              <w:divsChild>
                <w:div w:id="199241912">
                  <w:marLeft w:val="0"/>
                  <w:marRight w:val="0"/>
                  <w:marTop w:val="0"/>
                  <w:marBottom w:val="0"/>
                  <w:divBdr>
                    <w:top w:val="none" w:sz="0" w:space="0" w:color="auto"/>
                    <w:left w:val="none" w:sz="0" w:space="0" w:color="auto"/>
                    <w:bottom w:val="none" w:sz="0" w:space="0" w:color="auto"/>
                    <w:right w:val="none" w:sz="0" w:space="0" w:color="auto"/>
                  </w:divBdr>
                  <w:divsChild>
                    <w:div w:id="49738491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0462058">
      <w:bodyDiv w:val="1"/>
      <w:marLeft w:val="0"/>
      <w:marRight w:val="0"/>
      <w:marTop w:val="0"/>
      <w:marBottom w:val="0"/>
      <w:divBdr>
        <w:top w:val="none" w:sz="0" w:space="0" w:color="auto"/>
        <w:left w:val="none" w:sz="0" w:space="0" w:color="auto"/>
        <w:bottom w:val="none" w:sz="0" w:space="0" w:color="auto"/>
        <w:right w:val="none" w:sz="0" w:space="0" w:color="auto"/>
      </w:divBdr>
    </w:div>
    <w:div w:id="1526752004">
      <w:bodyDiv w:val="1"/>
      <w:marLeft w:val="0"/>
      <w:marRight w:val="0"/>
      <w:marTop w:val="0"/>
      <w:marBottom w:val="0"/>
      <w:divBdr>
        <w:top w:val="none" w:sz="0" w:space="0" w:color="auto"/>
        <w:left w:val="none" w:sz="0" w:space="0" w:color="auto"/>
        <w:bottom w:val="none" w:sz="0" w:space="0" w:color="auto"/>
        <w:right w:val="none" w:sz="0" w:space="0" w:color="auto"/>
      </w:divBdr>
    </w:div>
    <w:div w:id="1528134771">
      <w:bodyDiv w:val="1"/>
      <w:marLeft w:val="0"/>
      <w:marRight w:val="0"/>
      <w:marTop w:val="0"/>
      <w:marBottom w:val="0"/>
      <w:divBdr>
        <w:top w:val="none" w:sz="0" w:space="0" w:color="auto"/>
        <w:left w:val="none" w:sz="0" w:space="0" w:color="auto"/>
        <w:bottom w:val="none" w:sz="0" w:space="0" w:color="auto"/>
        <w:right w:val="none" w:sz="0" w:space="0" w:color="auto"/>
      </w:divBdr>
    </w:div>
    <w:div w:id="1569025834">
      <w:bodyDiv w:val="1"/>
      <w:marLeft w:val="0"/>
      <w:marRight w:val="0"/>
      <w:marTop w:val="0"/>
      <w:marBottom w:val="0"/>
      <w:divBdr>
        <w:top w:val="none" w:sz="0" w:space="0" w:color="auto"/>
        <w:left w:val="none" w:sz="0" w:space="0" w:color="auto"/>
        <w:bottom w:val="none" w:sz="0" w:space="0" w:color="auto"/>
        <w:right w:val="none" w:sz="0" w:space="0" w:color="auto"/>
      </w:divBdr>
      <w:divsChild>
        <w:div w:id="483937177">
          <w:marLeft w:val="0"/>
          <w:marRight w:val="0"/>
          <w:marTop w:val="0"/>
          <w:marBottom w:val="0"/>
          <w:divBdr>
            <w:top w:val="none" w:sz="0" w:space="0" w:color="auto"/>
            <w:left w:val="none" w:sz="0" w:space="0" w:color="auto"/>
            <w:bottom w:val="none" w:sz="0" w:space="0" w:color="auto"/>
            <w:right w:val="none" w:sz="0" w:space="0" w:color="auto"/>
          </w:divBdr>
          <w:divsChild>
            <w:div w:id="1862550696">
              <w:marLeft w:val="0"/>
              <w:marRight w:val="165"/>
              <w:marTop w:val="150"/>
              <w:marBottom w:val="0"/>
              <w:divBdr>
                <w:top w:val="none" w:sz="0" w:space="0" w:color="auto"/>
                <w:left w:val="none" w:sz="0" w:space="0" w:color="auto"/>
                <w:bottom w:val="none" w:sz="0" w:space="0" w:color="auto"/>
                <w:right w:val="none" w:sz="0" w:space="0" w:color="auto"/>
              </w:divBdr>
              <w:divsChild>
                <w:div w:id="1289045797">
                  <w:marLeft w:val="0"/>
                  <w:marRight w:val="0"/>
                  <w:marTop w:val="0"/>
                  <w:marBottom w:val="0"/>
                  <w:divBdr>
                    <w:top w:val="none" w:sz="0" w:space="0" w:color="auto"/>
                    <w:left w:val="none" w:sz="0" w:space="0" w:color="auto"/>
                    <w:bottom w:val="none" w:sz="0" w:space="0" w:color="auto"/>
                    <w:right w:val="none" w:sz="0" w:space="0" w:color="auto"/>
                  </w:divBdr>
                  <w:divsChild>
                    <w:div w:id="24342067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767503760">
          <w:marLeft w:val="0"/>
          <w:marRight w:val="0"/>
          <w:marTop w:val="0"/>
          <w:marBottom w:val="0"/>
          <w:divBdr>
            <w:top w:val="none" w:sz="0" w:space="0" w:color="auto"/>
            <w:left w:val="none" w:sz="0" w:space="0" w:color="auto"/>
            <w:bottom w:val="none" w:sz="0" w:space="0" w:color="auto"/>
            <w:right w:val="none" w:sz="0" w:space="0" w:color="auto"/>
          </w:divBdr>
        </w:div>
      </w:divsChild>
    </w:div>
    <w:div w:id="1587881696">
      <w:bodyDiv w:val="1"/>
      <w:marLeft w:val="0"/>
      <w:marRight w:val="0"/>
      <w:marTop w:val="0"/>
      <w:marBottom w:val="0"/>
      <w:divBdr>
        <w:top w:val="none" w:sz="0" w:space="0" w:color="auto"/>
        <w:left w:val="none" w:sz="0" w:space="0" w:color="auto"/>
        <w:bottom w:val="none" w:sz="0" w:space="0" w:color="auto"/>
        <w:right w:val="none" w:sz="0" w:space="0" w:color="auto"/>
      </w:divBdr>
      <w:divsChild>
        <w:div w:id="459956389">
          <w:marLeft w:val="0"/>
          <w:marRight w:val="0"/>
          <w:marTop w:val="0"/>
          <w:marBottom w:val="0"/>
          <w:divBdr>
            <w:top w:val="none" w:sz="0" w:space="0" w:color="auto"/>
            <w:left w:val="none" w:sz="0" w:space="0" w:color="auto"/>
            <w:bottom w:val="none" w:sz="0" w:space="0" w:color="auto"/>
            <w:right w:val="none" w:sz="0" w:space="0" w:color="auto"/>
          </w:divBdr>
        </w:div>
        <w:div w:id="1643804296">
          <w:marLeft w:val="0"/>
          <w:marRight w:val="0"/>
          <w:marTop w:val="0"/>
          <w:marBottom w:val="0"/>
          <w:divBdr>
            <w:top w:val="none" w:sz="0" w:space="0" w:color="auto"/>
            <w:left w:val="none" w:sz="0" w:space="0" w:color="auto"/>
            <w:bottom w:val="none" w:sz="0" w:space="0" w:color="auto"/>
            <w:right w:val="none" w:sz="0" w:space="0" w:color="auto"/>
          </w:divBdr>
          <w:divsChild>
            <w:div w:id="61684275">
              <w:marLeft w:val="0"/>
              <w:marRight w:val="165"/>
              <w:marTop w:val="150"/>
              <w:marBottom w:val="0"/>
              <w:divBdr>
                <w:top w:val="none" w:sz="0" w:space="0" w:color="auto"/>
                <w:left w:val="none" w:sz="0" w:space="0" w:color="auto"/>
                <w:bottom w:val="none" w:sz="0" w:space="0" w:color="auto"/>
                <w:right w:val="none" w:sz="0" w:space="0" w:color="auto"/>
              </w:divBdr>
              <w:divsChild>
                <w:div w:id="1405642476">
                  <w:marLeft w:val="0"/>
                  <w:marRight w:val="0"/>
                  <w:marTop w:val="0"/>
                  <w:marBottom w:val="0"/>
                  <w:divBdr>
                    <w:top w:val="none" w:sz="0" w:space="0" w:color="auto"/>
                    <w:left w:val="none" w:sz="0" w:space="0" w:color="auto"/>
                    <w:bottom w:val="none" w:sz="0" w:space="0" w:color="auto"/>
                    <w:right w:val="none" w:sz="0" w:space="0" w:color="auto"/>
                  </w:divBdr>
                  <w:divsChild>
                    <w:div w:id="13221998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466867">
      <w:bodyDiv w:val="1"/>
      <w:marLeft w:val="0"/>
      <w:marRight w:val="0"/>
      <w:marTop w:val="0"/>
      <w:marBottom w:val="0"/>
      <w:divBdr>
        <w:top w:val="none" w:sz="0" w:space="0" w:color="auto"/>
        <w:left w:val="none" w:sz="0" w:space="0" w:color="auto"/>
        <w:bottom w:val="none" w:sz="0" w:space="0" w:color="auto"/>
        <w:right w:val="none" w:sz="0" w:space="0" w:color="auto"/>
      </w:divBdr>
    </w:div>
    <w:div w:id="1626546430">
      <w:bodyDiv w:val="1"/>
      <w:marLeft w:val="0"/>
      <w:marRight w:val="0"/>
      <w:marTop w:val="0"/>
      <w:marBottom w:val="0"/>
      <w:divBdr>
        <w:top w:val="none" w:sz="0" w:space="0" w:color="auto"/>
        <w:left w:val="none" w:sz="0" w:space="0" w:color="auto"/>
        <w:bottom w:val="none" w:sz="0" w:space="0" w:color="auto"/>
        <w:right w:val="none" w:sz="0" w:space="0" w:color="auto"/>
      </w:divBdr>
    </w:div>
    <w:div w:id="1631203090">
      <w:bodyDiv w:val="1"/>
      <w:marLeft w:val="0"/>
      <w:marRight w:val="0"/>
      <w:marTop w:val="0"/>
      <w:marBottom w:val="0"/>
      <w:divBdr>
        <w:top w:val="none" w:sz="0" w:space="0" w:color="auto"/>
        <w:left w:val="none" w:sz="0" w:space="0" w:color="auto"/>
        <w:bottom w:val="none" w:sz="0" w:space="0" w:color="auto"/>
        <w:right w:val="none" w:sz="0" w:space="0" w:color="auto"/>
      </w:divBdr>
    </w:div>
    <w:div w:id="1639919707">
      <w:bodyDiv w:val="1"/>
      <w:marLeft w:val="0"/>
      <w:marRight w:val="0"/>
      <w:marTop w:val="0"/>
      <w:marBottom w:val="0"/>
      <w:divBdr>
        <w:top w:val="none" w:sz="0" w:space="0" w:color="auto"/>
        <w:left w:val="none" w:sz="0" w:space="0" w:color="auto"/>
        <w:bottom w:val="none" w:sz="0" w:space="0" w:color="auto"/>
        <w:right w:val="none" w:sz="0" w:space="0" w:color="auto"/>
      </w:divBdr>
      <w:divsChild>
        <w:div w:id="995917306">
          <w:marLeft w:val="0"/>
          <w:marRight w:val="0"/>
          <w:marTop w:val="0"/>
          <w:marBottom w:val="0"/>
          <w:divBdr>
            <w:top w:val="single" w:sz="6" w:space="0" w:color="DFDFDF"/>
            <w:left w:val="single" w:sz="6" w:space="0" w:color="DFDFDF"/>
            <w:bottom w:val="single" w:sz="6" w:space="0" w:color="DFDFDF"/>
            <w:right w:val="single" w:sz="6" w:space="0" w:color="DFDFDF"/>
          </w:divBdr>
          <w:divsChild>
            <w:div w:id="812409354">
              <w:marLeft w:val="0"/>
              <w:marRight w:val="0"/>
              <w:marTop w:val="0"/>
              <w:marBottom w:val="0"/>
              <w:divBdr>
                <w:top w:val="none" w:sz="0" w:space="0" w:color="auto"/>
                <w:left w:val="none" w:sz="0" w:space="0" w:color="auto"/>
                <w:bottom w:val="none" w:sz="0" w:space="0" w:color="auto"/>
                <w:right w:val="none" w:sz="0" w:space="0" w:color="auto"/>
              </w:divBdr>
              <w:divsChild>
                <w:div w:id="308097526">
                  <w:marLeft w:val="0"/>
                  <w:marRight w:val="0"/>
                  <w:marTop w:val="0"/>
                  <w:marBottom w:val="0"/>
                  <w:divBdr>
                    <w:top w:val="single" w:sz="6" w:space="8" w:color="DFDFDF"/>
                    <w:left w:val="none" w:sz="0" w:space="0" w:color="auto"/>
                    <w:bottom w:val="none" w:sz="0" w:space="0" w:color="auto"/>
                    <w:right w:val="none" w:sz="0" w:space="0" w:color="auto"/>
                  </w:divBdr>
                  <w:divsChild>
                    <w:div w:id="1646858151">
                      <w:marLeft w:val="0"/>
                      <w:marRight w:val="0"/>
                      <w:marTop w:val="0"/>
                      <w:marBottom w:val="0"/>
                      <w:divBdr>
                        <w:top w:val="none" w:sz="0" w:space="0" w:color="auto"/>
                        <w:left w:val="none" w:sz="0" w:space="0" w:color="auto"/>
                        <w:bottom w:val="none" w:sz="0" w:space="0" w:color="auto"/>
                        <w:right w:val="none" w:sz="0" w:space="0" w:color="auto"/>
                      </w:divBdr>
                      <w:divsChild>
                        <w:div w:id="1606814193">
                          <w:marLeft w:val="0"/>
                          <w:marRight w:val="0"/>
                          <w:marTop w:val="0"/>
                          <w:marBottom w:val="15"/>
                          <w:divBdr>
                            <w:top w:val="single" w:sz="6" w:space="0" w:color="DFDFDF"/>
                            <w:left w:val="single" w:sz="6" w:space="0" w:color="DFDFDF"/>
                            <w:bottom w:val="single" w:sz="6" w:space="0" w:color="DFDFDF"/>
                            <w:right w:val="single" w:sz="6" w:space="0" w:color="DFDFDF"/>
                          </w:divBdr>
                        </w:div>
                      </w:divsChild>
                    </w:div>
                  </w:divsChild>
                </w:div>
              </w:divsChild>
            </w:div>
          </w:divsChild>
        </w:div>
        <w:div w:id="1241135384">
          <w:marLeft w:val="0"/>
          <w:marRight w:val="0"/>
          <w:marTop w:val="0"/>
          <w:marBottom w:val="0"/>
          <w:divBdr>
            <w:top w:val="none" w:sz="0" w:space="0" w:color="auto"/>
            <w:left w:val="none" w:sz="0" w:space="0" w:color="auto"/>
            <w:bottom w:val="none" w:sz="0" w:space="0" w:color="auto"/>
            <w:right w:val="none" w:sz="0" w:space="0" w:color="auto"/>
          </w:divBdr>
          <w:divsChild>
            <w:div w:id="474682431">
              <w:marLeft w:val="0"/>
              <w:marRight w:val="0"/>
              <w:marTop w:val="0"/>
              <w:marBottom w:val="0"/>
              <w:divBdr>
                <w:top w:val="single" w:sz="6" w:space="0" w:color="DFDFDF"/>
                <w:left w:val="single" w:sz="6" w:space="0" w:color="DFDFDF"/>
                <w:bottom w:val="single" w:sz="6" w:space="0" w:color="DFDFDF"/>
                <w:right w:val="single" w:sz="6" w:space="0" w:color="DFDFDF"/>
              </w:divBdr>
              <w:divsChild>
                <w:div w:id="46065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085773">
      <w:bodyDiv w:val="1"/>
      <w:marLeft w:val="0"/>
      <w:marRight w:val="0"/>
      <w:marTop w:val="0"/>
      <w:marBottom w:val="0"/>
      <w:divBdr>
        <w:top w:val="none" w:sz="0" w:space="0" w:color="auto"/>
        <w:left w:val="none" w:sz="0" w:space="0" w:color="auto"/>
        <w:bottom w:val="none" w:sz="0" w:space="0" w:color="auto"/>
        <w:right w:val="none" w:sz="0" w:space="0" w:color="auto"/>
      </w:divBdr>
    </w:div>
    <w:div w:id="1664745610">
      <w:bodyDiv w:val="1"/>
      <w:marLeft w:val="0"/>
      <w:marRight w:val="0"/>
      <w:marTop w:val="0"/>
      <w:marBottom w:val="0"/>
      <w:divBdr>
        <w:top w:val="none" w:sz="0" w:space="0" w:color="auto"/>
        <w:left w:val="none" w:sz="0" w:space="0" w:color="auto"/>
        <w:bottom w:val="none" w:sz="0" w:space="0" w:color="auto"/>
        <w:right w:val="none" w:sz="0" w:space="0" w:color="auto"/>
      </w:divBdr>
    </w:div>
    <w:div w:id="1680086588">
      <w:bodyDiv w:val="1"/>
      <w:marLeft w:val="0"/>
      <w:marRight w:val="0"/>
      <w:marTop w:val="0"/>
      <w:marBottom w:val="0"/>
      <w:divBdr>
        <w:top w:val="none" w:sz="0" w:space="0" w:color="auto"/>
        <w:left w:val="none" w:sz="0" w:space="0" w:color="auto"/>
        <w:bottom w:val="none" w:sz="0" w:space="0" w:color="auto"/>
        <w:right w:val="none" w:sz="0" w:space="0" w:color="auto"/>
      </w:divBdr>
    </w:div>
    <w:div w:id="1690062632">
      <w:bodyDiv w:val="1"/>
      <w:marLeft w:val="0"/>
      <w:marRight w:val="0"/>
      <w:marTop w:val="0"/>
      <w:marBottom w:val="0"/>
      <w:divBdr>
        <w:top w:val="none" w:sz="0" w:space="0" w:color="auto"/>
        <w:left w:val="none" w:sz="0" w:space="0" w:color="auto"/>
        <w:bottom w:val="none" w:sz="0" w:space="0" w:color="auto"/>
        <w:right w:val="none" w:sz="0" w:space="0" w:color="auto"/>
      </w:divBdr>
      <w:divsChild>
        <w:div w:id="1281957689">
          <w:marLeft w:val="0"/>
          <w:marRight w:val="0"/>
          <w:marTop w:val="0"/>
          <w:marBottom w:val="0"/>
          <w:divBdr>
            <w:top w:val="none" w:sz="0" w:space="0" w:color="auto"/>
            <w:left w:val="none" w:sz="0" w:space="0" w:color="auto"/>
            <w:bottom w:val="none" w:sz="0" w:space="0" w:color="auto"/>
            <w:right w:val="none" w:sz="0" w:space="0" w:color="auto"/>
          </w:divBdr>
          <w:divsChild>
            <w:div w:id="320625164">
              <w:marLeft w:val="0"/>
              <w:marRight w:val="165"/>
              <w:marTop w:val="150"/>
              <w:marBottom w:val="0"/>
              <w:divBdr>
                <w:top w:val="none" w:sz="0" w:space="0" w:color="auto"/>
                <w:left w:val="none" w:sz="0" w:space="0" w:color="auto"/>
                <w:bottom w:val="none" w:sz="0" w:space="0" w:color="auto"/>
                <w:right w:val="none" w:sz="0" w:space="0" w:color="auto"/>
              </w:divBdr>
              <w:divsChild>
                <w:div w:id="1459181361">
                  <w:marLeft w:val="0"/>
                  <w:marRight w:val="0"/>
                  <w:marTop w:val="0"/>
                  <w:marBottom w:val="0"/>
                  <w:divBdr>
                    <w:top w:val="none" w:sz="0" w:space="0" w:color="auto"/>
                    <w:left w:val="none" w:sz="0" w:space="0" w:color="auto"/>
                    <w:bottom w:val="none" w:sz="0" w:space="0" w:color="auto"/>
                    <w:right w:val="none" w:sz="0" w:space="0" w:color="auto"/>
                  </w:divBdr>
                  <w:divsChild>
                    <w:div w:id="193967808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1399471795">
          <w:marLeft w:val="0"/>
          <w:marRight w:val="0"/>
          <w:marTop w:val="0"/>
          <w:marBottom w:val="0"/>
          <w:divBdr>
            <w:top w:val="none" w:sz="0" w:space="0" w:color="auto"/>
            <w:left w:val="none" w:sz="0" w:space="0" w:color="auto"/>
            <w:bottom w:val="none" w:sz="0" w:space="0" w:color="auto"/>
            <w:right w:val="none" w:sz="0" w:space="0" w:color="auto"/>
          </w:divBdr>
        </w:div>
      </w:divsChild>
    </w:div>
    <w:div w:id="1791045727">
      <w:bodyDiv w:val="1"/>
      <w:marLeft w:val="0"/>
      <w:marRight w:val="0"/>
      <w:marTop w:val="0"/>
      <w:marBottom w:val="0"/>
      <w:divBdr>
        <w:top w:val="none" w:sz="0" w:space="0" w:color="auto"/>
        <w:left w:val="none" w:sz="0" w:space="0" w:color="auto"/>
        <w:bottom w:val="none" w:sz="0" w:space="0" w:color="auto"/>
        <w:right w:val="none" w:sz="0" w:space="0" w:color="auto"/>
      </w:divBdr>
    </w:div>
    <w:div w:id="1934128023">
      <w:bodyDiv w:val="1"/>
      <w:marLeft w:val="0"/>
      <w:marRight w:val="0"/>
      <w:marTop w:val="0"/>
      <w:marBottom w:val="0"/>
      <w:divBdr>
        <w:top w:val="none" w:sz="0" w:space="0" w:color="auto"/>
        <w:left w:val="none" w:sz="0" w:space="0" w:color="auto"/>
        <w:bottom w:val="none" w:sz="0" w:space="0" w:color="auto"/>
        <w:right w:val="none" w:sz="0" w:space="0" w:color="auto"/>
      </w:divBdr>
    </w:div>
    <w:div w:id="1944804563">
      <w:bodyDiv w:val="1"/>
      <w:marLeft w:val="0"/>
      <w:marRight w:val="0"/>
      <w:marTop w:val="0"/>
      <w:marBottom w:val="0"/>
      <w:divBdr>
        <w:top w:val="none" w:sz="0" w:space="0" w:color="auto"/>
        <w:left w:val="none" w:sz="0" w:space="0" w:color="auto"/>
        <w:bottom w:val="none" w:sz="0" w:space="0" w:color="auto"/>
        <w:right w:val="none" w:sz="0" w:space="0" w:color="auto"/>
      </w:divBdr>
    </w:div>
    <w:div w:id="1991010966">
      <w:bodyDiv w:val="1"/>
      <w:marLeft w:val="0"/>
      <w:marRight w:val="0"/>
      <w:marTop w:val="0"/>
      <w:marBottom w:val="0"/>
      <w:divBdr>
        <w:top w:val="none" w:sz="0" w:space="0" w:color="auto"/>
        <w:left w:val="none" w:sz="0" w:space="0" w:color="auto"/>
        <w:bottom w:val="none" w:sz="0" w:space="0" w:color="auto"/>
        <w:right w:val="none" w:sz="0" w:space="0" w:color="auto"/>
      </w:divBdr>
    </w:div>
    <w:div w:id="2031297673">
      <w:bodyDiv w:val="1"/>
      <w:marLeft w:val="0"/>
      <w:marRight w:val="0"/>
      <w:marTop w:val="0"/>
      <w:marBottom w:val="0"/>
      <w:divBdr>
        <w:top w:val="none" w:sz="0" w:space="0" w:color="auto"/>
        <w:left w:val="none" w:sz="0" w:space="0" w:color="auto"/>
        <w:bottom w:val="none" w:sz="0" w:space="0" w:color="auto"/>
        <w:right w:val="none" w:sz="0" w:space="0" w:color="auto"/>
      </w:divBdr>
      <w:divsChild>
        <w:div w:id="1007950251">
          <w:marLeft w:val="0"/>
          <w:marRight w:val="0"/>
          <w:marTop w:val="0"/>
          <w:marBottom w:val="0"/>
          <w:divBdr>
            <w:top w:val="none" w:sz="0" w:space="0" w:color="auto"/>
            <w:left w:val="none" w:sz="0" w:space="0" w:color="auto"/>
            <w:bottom w:val="none" w:sz="0" w:space="0" w:color="auto"/>
            <w:right w:val="none" w:sz="0" w:space="0" w:color="auto"/>
          </w:divBdr>
        </w:div>
        <w:div w:id="1906067497">
          <w:marLeft w:val="0"/>
          <w:marRight w:val="0"/>
          <w:marTop w:val="0"/>
          <w:marBottom w:val="0"/>
          <w:divBdr>
            <w:top w:val="none" w:sz="0" w:space="0" w:color="auto"/>
            <w:left w:val="none" w:sz="0" w:space="0" w:color="auto"/>
            <w:bottom w:val="none" w:sz="0" w:space="0" w:color="auto"/>
            <w:right w:val="none" w:sz="0" w:space="0" w:color="auto"/>
          </w:divBdr>
          <w:divsChild>
            <w:div w:id="1283805436">
              <w:marLeft w:val="0"/>
              <w:marRight w:val="165"/>
              <w:marTop w:val="150"/>
              <w:marBottom w:val="0"/>
              <w:divBdr>
                <w:top w:val="none" w:sz="0" w:space="0" w:color="auto"/>
                <w:left w:val="none" w:sz="0" w:space="0" w:color="auto"/>
                <w:bottom w:val="none" w:sz="0" w:space="0" w:color="auto"/>
                <w:right w:val="none" w:sz="0" w:space="0" w:color="auto"/>
              </w:divBdr>
              <w:divsChild>
                <w:div w:id="985475714">
                  <w:marLeft w:val="0"/>
                  <w:marRight w:val="0"/>
                  <w:marTop w:val="0"/>
                  <w:marBottom w:val="0"/>
                  <w:divBdr>
                    <w:top w:val="none" w:sz="0" w:space="0" w:color="auto"/>
                    <w:left w:val="none" w:sz="0" w:space="0" w:color="auto"/>
                    <w:bottom w:val="none" w:sz="0" w:space="0" w:color="auto"/>
                    <w:right w:val="none" w:sz="0" w:space="0" w:color="auto"/>
                  </w:divBdr>
                  <w:divsChild>
                    <w:div w:id="13665620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0D4956-7FF5-4B1F-9EEA-CF298521A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10</Pages>
  <Words>5197</Words>
  <Characters>29627</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sensi</dc:creator>
  <cp:keywords/>
  <dc:description/>
  <cp:lastModifiedBy>Hp</cp:lastModifiedBy>
  <cp:revision>22</cp:revision>
  <dcterms:created xsi:type="dcterms:W3CDTF">2022-10-18T13:38:00Z</dcterms:created>
  <dcterms:modified xsi:type="dcterms:W3CDTF">2022-10-21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cfc863-8a0e-36ea-ae13-91c4b393529e</vt:lpwstr>
  </property>
  <property fmtid="{D5CDD505-2E9C-101B-9397-08002B2CF9AE}" pid="24" name="Mendeley Citation Style_1">
    <vt:lpwstr>http://www.zotero.org/styles/apa</vt:lpwstr>
  </property>
</Properties>
</file>